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77777777" w:rsidR="00327356" w:rsidRDefault="00994360" w:rsidP="005A0A25">
      <w:pPr>
        <w:pStyle w:val="Title"/>
        <w:spacing w:line="360" w:lineRule="auto"/>
        <w:jc w:val="both"/>
      </w:pPr>
      <w:r>
        <w:t>Chapter 5 – Discussion</w:t>
      </w:r>
    </w:p>
    <w:p w14:paraId="277B0358" w14:textId="4930CBB7" w:rsidR="009C7C02" w:rsidRPr="009C7C02" w:rsidRDefault="009D720D" w:rsidP="005A0A25">
      <w:pPr>
        <w:spacing w:line="360" w:lineRule="auto"/>
        <w:jc w:val="both"/>
      </w:pPr>
      <w:r>
        <w:t>Throughout this thesis we have presented the theories and concepts that underlie t</w:t>
      </w:r>
      <w:r w:rsidR="0087227F">
        <w:t xml:space="preserve">he idea of the Detector plugin.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B967E9">
          <w:rPr>
            <w:noProof/>
          </w:rPr>
          <w:t>1</w:t>
        </w:r>
      </w:hyperlink>
      <w:r w:rsidR="00816EEF">
        <w:rPr>
          <w:noProof/>
        </w:rPr>
        <w:t>]</w:t>
      </w:r>
      <w:r w:rsidR="00816EEF">
        <w:fldChar w:fldCharType="end"/>
      </w:r>
      <w:r w:rsidR="005F48A1">
        <w:t>.</w:t>
      </w:r>
    </w:p>
    <w:p w14:paraId="6F83284E" w14:textId="38FEC017" w:rsidR="0050459E" w:rsidRDefault="00921D4C" w:rsidP="005A0A25">
      <w:pPr>
        <w:pStyle w:val="Heading1"/>
        <w:spacing w:line="360" w:lineRule="auto"/>
        <w:jc w:val="both"/>
      </w:pPr>
      <w:r>
        <w:t>The advantages of using RESS and Detector</w:t>
      </w:r>
    </w:p>
    <w:p w14:paraId="5C4E373C" w14:textId="297F7664"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B967E9">
          <w:rPr>
            <w:noProof/>
          </w:rPr>
          <w:t>2</w:t>
        </w:r>
      </w:hyperlink>
      <w:r w:rsidR="00816EEF">
        <w:rPr>
          <w:noProof/>
        </w:rPr>
        <w:t xml:space="preserve">, </w:t>
      </w:r>
      <w:hyperlink w:anchor="_ENREF_3" w:tooltip="Grigsby, 2010 #18" w:history="1">
        <w:r w:rsidR="00B967E9">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5211EA6A"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 xml:space="preserve">They are not responsive in the sense Ethan </w:t>
      </w:r>
      <w:proofErr w:type="spellStart"/>
      <w:r w:rsidR="00D222F9">
        <w:t>Marcotte</w:t>
      </w:r>
      <w:proofErr w:type="spellEnd"/>
      <w:r w:rsidR="00D222F9">
        <w:t xml:space="preserv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B967E9">
          <w:rPr>
            <w:noProof/>
          </w:rPr>
          <w:t>4</w:t>
        </w:r>
      </w:hyperlink>
      <w:r w:rsidR="00816EEF">
        <w:rPr>
          <w:noProof/>
        </w:rPr>
        <w:t>]</w:t>
      </w:r>
      <w:r w:rsidR="00137161">
        <w:fldChar w:fldCharType="end"/>
      </w:r>
      <w:r w:rsidR="00137161">
        <w:t xml:space="preserve">, the report that 82 percent of </w:t>
      </w:r>
      <w:proofErr w:type="spellStart"/>
      <w:r w:rsidR="00137161">
        <w:t>Alexa’s</w:t>
      </w:r>
      <w:proofErr w:type="spellEnd"/>
      <w:r w:rsidR="00137161">
        <w:t xml:space="preserve"> 100 top sites use server-side detection to tailor some amount of their content</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B967E9">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4CF65EBE" w14:textId="4FBBEF01"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B967E9">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B967E9">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5A0A25">
      <w:pPr>
        <w:spacing w:line="360" w:lineRule="auto"/>
        <w:jc w:val="both"/>
      </w:pPr>
    </w:p>
    <w:p w14:paraId="5E28ADB0" w14:textId="44E5FF27" w:rsidR="005C3EC6" w:rsidRDefault="008531D9" w:rsidP="005A0A25">
      <w:pPr>
        <w:spacing w:line="360" w:lineRule="auto"/>
        <w:jc w:val="both"/>
      </w:pPr>
      <w:r>
        <w:t xml:space="preserve">Detector improves server-side detection by including client-side feature detection when encountering unknown UA’s, in line with Alex </w:t>
      </w:r>
      <w:proofErr w:type="spellStart"/>
      <w:r>
        <w:t>Russel’s</w:t>
      </w:r>
      <w:proofErr w:type="spellEnd"/>
      <w:r>
        <w:t xml:space="preserve"> suggestion that feature tests only should be run in this case</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B967E9">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w:t>
      </w:r>
      <w:r w:rsidR="00F415D3">
        <w:lastRenderedPageBreak/>
        <w:t>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5A0A25">
      <w:pPr>
        <w:spacing w:line="360" w:lineRule="auto"/>
        <w:jc w:val="both"/>
      </w:pPr>
    </w:p>
    <w:p w14:paraId="51EAD8AD" w14:textId="024C587C" w:rsidR="000C719E" w:rsidRDefault="000C719E" w:rsidP="005A0A25">
      <w:pPr>
        <w:spacing w:line="360" w:lineRule="auto"/>
        <w:jc w:val="both"/>
      </w:pPr>
      <w:r>
        <w:t>Detector also suggests a system for handling and easily defining device classes in what Olsen calls “</w:t>
      </w:r>
      <w:r w:rsidR="008C3BF4">
        <w:t xml:space="preserve">browser </w:t>
      </w:r>
      <w:r>
        <w:t>families”</w:t>
      </w:r>
      <w:r w:rsidR="00A438B3">
        <w:t xml:space="preserve">, something </w:t>
      </w:r>
      <w:r w:rsidR="002E5292">
        <w:t>that</w:t>
      </w:r>
      <w:r w:rsidR="00A438B3">
        <w:t xml:space="preserve"> is only mentioned in passing in Wroblewski’s article, even though it is key to making a RESS system work.</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6CE2ADE" w14:textId="77777777" w:rsidR="005E48C7" w:rsidRDefault="005E48C7" w:rsidP="005A0A25">
      <w:pPr>
        <w:spacing w:line="360" w:lineRule="auto"/>
        <w:jc w:val="both"/>
      </w:pPr>
    </w:p>
    <w:p w14:paraId="2D81504F" w14:textId="0DEF0DE4"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E843D9">
        <w:fldChar w:fldCharType="begin"/>
      </w:r>
      <w:r w:rsidR="00E843D9">
        <w:instrText xml:space="preserve"> ADDIN EN.CITE &lt;EndNote&gt;&lt;Cite&gt;&lt;Author&gt;Nir&lt;/Author&gt;&lt;Year&gt;2012&lt;/Year&gt;&lt;RecNum&gt;59&lt;/RecNum&gt;&lt;DisplayText&gt;[7]&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E843D9">
        <w:rPr>
          <w:noProof/>
        </w:rPr>
        <w:t>[</w:t>
      </w:r>
      <w:hyperlink w:anchor="_ENREF_7" w:tooltip="Nir, 2012 #59" w:history="1">
        <w:r w:rsidR="00B967E9">
          <w:rPr>
            <w:noProof/>
          </w:rPr>
          <w:t>7</w:t>
        </w:r>
      </w:hyperlink>
      <w:r w:rsidR="00E843D9">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E5D9E">
        <w:fldChar w:fldCharType="begin"/>
      </w:r>
      <w:r w:rsidR="00BE5D9E">
        <w:instrText xml:space="preserve"> ADDIN EN.CITE &lt;EndNote&gt;&lt;Cite&gt;&lt;Author&gt;Bhas&lt;/Author&gt;&lt;Year&gt;2013&lt;/Year&gt;&lt;RecNum&gt;70&lt;/RecNum&gt;&lt;DisplayText&gt;[8]&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BE5D9E">
        <w:rPr>
          <w:noProof/>
        </w:rPr>
        <w:t>[</w:t>
      </w:r>
      <w:hyperlink w:anchor="_ENREF_8" w:tooltip="Bhas, 2013 #70" w:history="1">
        <w:r w:rsidR="00B967E9">
          <w:rPr>
            <w:noProof/>
          </w:rPr>
          <w:t>8</w:t>
        </w:r>
      </w:hyperlink>
      <w:r w:rsidR="00BE5D9E">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2D3047A0"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w:t>
      </w:r>
      <w:r w:rsidR="00E354E7">
        <w:lastRenderedPageBreak/>
        <w:t xml:space="preserve">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8A2FAC">
        <w:fldChar w:fldCharType="begin"/>
      </w:r>
      <w:r w:rsidR="00BE5D9E">
        <w:instrText xml:space="preserve"> ADDIN EN.CITE &lt;EndNote&gt;&lt;Cite&gt;&lt;Author&gt;Zakas&lt;/Author&gt;&lt;Year&gt;2013&lt;/Year&gt;&lt;RecNum&gt;28&lt;/RecNum&gt;&lt;DisplayText&gt;[9]&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BE5D9E">
        <w:rPr>
          <w:noProof/>
        </w:rPr>
        <w:t>[</w:t>
      </w:r>
      <w:hyperlink w:anchor="_ENREF_9" w:tooltip="Zakas, 2013 #28" w:history="1">
        <w:r w:rsidR="00B967E9">
          <w:rPr>
            <w:noProof/>
          </w:rPr>
          <w:t>9</w:t>
        </w:r>
      </w:hyperlink>
      <w:r w:rsidR="00BE5D9E">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734D0031" w:rsidR="00EE105A" w:rsidRDefault="00D31EBB" w:rsidP="005A0A25">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 xml:space="preserve">as mobile solutions.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w:t>
      </w:r>
      <w:proofErr w:type="spellStart"/>
      <w:r w:rsidR="00F6031C">
        <w:t>Olsens’s</w:t>
      </w:r>
      <w:proofErr w:type="spellEnd"/>
      <w:r w:rsidR="00F6031C">
        <w:t xml:space="preserve"> claim does not seem to</w:t>
      </w:r>
      <w:r w:rsidR="001534CF">
        <w:t>o</w:t>
      </w:r>
      <w:r w:rsidR="00F6031C">
        <w:t xml:space="preserve"> </w:t>
      </w:r>
      <w:r w:rsidR="00DB076F">
        <w:t>far-fetched</w:t>
      </w:r>
      <w:r w:rsidR="00F6031C">
        <w:t>.</w:t>
      </w:r>
    </w:p>
    <w:p w14:paraId="64032421" w14:textId="0BD790AE" w:rsidR="00C63D50" w:rsidRDefault="00C63D50" w:rsidP="005A0A25">
      <w:pPr>
        <w:pStyle w:val="Heading2"/>
        <w:spacing w:line="360" w:lineRule="auto"/>
        <w:jc w:val="both"/>
      </w:pPr>
      <w:r>
        <w:t>Disadvantages of using RESS and Detector</w:t>
      </w:r>
    </w:p>
    <w:p w14:paraId="67D61EED" w14:textId="2C24FE48" w:rsidR="00C63D50" w:rsidRDefault="00EE105A" w:rsidP="005A0A25">
      <w:pPr>
        <w:spacing w:line="360" w:lineRule="auto"/>
        <w:jc w:val="both"/>
      </w:pPr>
      <w:r>
        <w:t xml:space="preserve">Most of the notable disadvantages of RESS come from the fact that it is so reliant upon device and feature detection.  While the concept of relegating the rendering of </w:t>
      </w:r>
      <w:r>
        <w:lastRenderedPageBreak/>
        <w:t xml:space="preserve">components to the server and sharing the </w:t>
      </w:r>
      <w:r w:rsidR="00FD400C">
        <w:t xml:space="preserve">responsibility of adaptation between both the client and the server is a solid one, device and feature detection has </w:t>
      </w:r>
      <w:r w:rsidR="00997E9E">
        <w:t xml:space="preserve">several </w:t>
      </w:r>
      <w:r w:rsidR="00FD400C">
        <w:t xml:space="preserve">different </w:t>
      </w:r>
      <w:r w:rsidR="00997E9E">
        <w:t>potential problems that can hamper the functionality of a RESS Web site.</w:t>
      </w:r>
      <w:r w:rsidR="005C1893">
        <w:t xml:space="preserve"> </w:t>
      </w:r>
      <w:r w:rsidR="005078D6">
        <w:t>I</w:t>
      </w:r>
      <w:r w:rsidR="005C1893">
        <w:t>t is reliant on uniquely identifying UA’s, which</w:t>
      </w:r>
      <w:r w:rsidR="005E6FA9">
        <w:t xml:space="preserve"> currently</w:t>
      </w:r>
      <w:r w:rsidR="005C1893">
        <w:t xml:space="preserve"> can only be done reliably by using the UA string sent with HTTP requests.</w:t>
      </w:r>
      <w:r w:rsidR="006C1966">
        <w:t xml:space="preserve"> UA strings, as mentioned in chapter 2, can be spoofed and otherwise misrepresent the actual UA making the request, be it through proxy servers or something else</w:t>
      </w:r>
      <w:r w:rsidR="005078D6">
        <w:fldChar w:fldCharType="begin"/>
      </w:r>
      <w:r w:rsidR="00BE5D9E">
        <w:instrText xml:space="preserve"> ADDIN EN.CITE &lt;EndNote&gt;&lt;Cite&gt;&lt;Author&gt;Krycho&lt;/Author&gt;&lt;Year&gt;2012&lt;/Year&gt;&lt;RecNum&gt;11&lt;/RecNum&gt;&lt;DisplayText&gt;[10]&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BE5D9E">
        <w:rPr>
          <w:noProof/>
        </w:rPr>
        <w:t>[</w:t>
      </w:r>
      <w:hyperlink w:anchor="_ENREF_10" w:tooltip="Krycho, 2012 #11" w:history="1">
        <w:r w:rsidR="00B967E9">
          <w:rPr>
            <w:noProof/>
          </w:rPr>
          <w:t>10</w:t>
        </w:r>
      </w:hyperlink>
      <w:r w:rsidR="00BE5D9E">
        <w:rPr>
          <w:noProof/>
        </w:rPr>
        <w:t>]</w:t>
      </w:r>
      <w:r w:rsidR="005078D6">
        <w:fldChar w:fldCharType="end"/>
      </w:r>
      <w:r w:rsidR="006C1966">
        <w:t>.</w:t>
      </w:r>
      <w:r w:rsidR="00A37DEB">
        <w:t xml:space="preserve"> This might cause the RESS system, such as Detector,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 This can, in the case of the Detector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52EE5D12"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CF4555">
        <w:t xml:space="preserve"> UA, even in the cases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32EE8C95"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B967E9">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2C4B54">
        <w:fldChar w:fldCharType="begin"/>
      </w:r>
      <w:r w:rsidR="00BE5D9E">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BE5D9E">
        <w:rPr>
          <w:noProof/>
        </w:rPr>
        <w:t>[</w:t>
      </w:r>
      <w:hyperlink w:anchor="_ENREF_11" w:tooltip="Olsen, 2012 #3" w:history="1">
        <w:r w:rsidR="00B967E9">
          <w:rPr>
            <w:noProof/>
          </w:rPr>
          <w:t>11</w:t>
        </w:r>
      </w:hyperlink>
      <w:r w:rsidR="00BE5D9E">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lastRenderedPageBreak/>
        <w:t>Content First</w:t>
      </w:r>
    </w:p>
    <w:p w14:paraId="121A6A79" w14:textId="0447CF48"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C071AD">
        <w:fldChar w:fldCharType="begin"/>
      </w:r>
      <w:r w:rsidR="00BE5D9E">
        <w:instrText xml:space="preserve"> ADDIN EN.CITE &lt;EndNote&gt;&lt;Cite&gt;&lt;Author&gt;Wroblewski&lt;/Author&gt;&lt;Year&gt;2011&lt;/Year&gt;&lt;RecNum&gt;14&lt;/RecNum&gt;&lt;DisplayText&gt;[12]&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BE5D9E">
        <w:rPr>
          <w:noProof/>
        </w:rPr>
        <w:t>[</w:t>
      </w:r>
      <w:hyperlink w:anchor="_ENREF_12" w:tooltip="Wroblewski, 2011 #14" w:history="1">
        <w:r w:rsidR="00B967E9">
          <w:rPr>
            <w:noProof/>
          </w:rPr>
          <w:t>12</w:t>
        </w:r>
      </w:hyperlink>
      <w:r w:rsidR="00BE5D9E">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6F7BED90"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fldChar w:fldCharType="begin"/>
      </w:r>
      <w:r w:rsidR="00BE5D9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BE5D9E">
        <w:rPr>
          <w:noProof/>
        </w:rPr>
        <w:t>[</w:t>
      </w:r>
      <w:hyperlink w:anchor="_ENREF_13" w:tooltip="Jacobson, 2009 #16" w:history="1">
        <w:r w:rsidR="00B967E9">
          <w:rPr>
            <w:noProof/>
          </w:rPr>
          <w:t>13</w:t>
        </w:r>
      </w:hyperlink>
      <w:r w:rsidR="00BE5D9E">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w:t>
      </w:r>
      <w:r w:rsidR="00BE4ADB">
        <w:lastRenderedPageBreak/>
        <w:t>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5CC14DF7"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 xml:space="preserve">scribing how all the data in his </w:t>
      </w:r>
      <w:proofErr w:type="spellStart"/>
      <w:r w:rsidR="00BC2B8A">
        <w:t>Bagcheck</w:t>
      </w:r>
      <w:proofErr w:type="spellEnd"/>
      <w:r w:rsidR="00BC2B8A">
        <w:t xml:space="preserve"> Web app can be accessed from a command line interface as well due to it being available through a generalized API</w:t>
      </w:r>
      <w:r w:rsidR="005C3711">
        <w:fldChar w:fldCharType="begin"/>
      </w:r>
      <w:r w:rsidR="00BE5D9E">
        <w:instrText xml:space="preserve"> ADDIN EN.CITE &lt;EndNote&gt;&lt;Cite&gt;&lt;Author&gt;Wroblewski&lt;/Author&gt;&lt;Year&gt;2011&lt;/Year&gt;&lt;RecNum&gt;66&lt;/RecNum&gt;&lt;DisplayText&gt;[14]&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BE5D9E">
        <w:rPr>
          <w:noProof/>
        </w:rPr>
        <w:t>[</w:t>
      </w:r>
      <w:hyperlink w:anchor="_ENREF_14" w:tooltip="Wroblewski, 2011 #66" w:history="1">
        <w:r w:rsidR="00B967E9">
          <w:rPr>
            <w:noProof/>
          </w:rPr>
          <w:t>14</w:t>
        </w:r>
      </w:hyperlink>
      <w:r w:rsidR="00BE5D9E">
        <w:rPr>
          <w:noProof/>
        </w:rPr>
        <w:t>]</w:t>
      </w:r>
      <w:r w:rsidR="005C3711">
        <w:fldChar w:fldCharType="end"/>
      </w:r>
      <w:r w:rsidR="00BC2B8A">
        <w:t>.</w:t>
      </w:r>
      <w:r w:rsidR="005C3711">
        <w:t xml:space="preserve"> His </w:t>
      </w:r>
      <w:proofErr w:type="spellStart"/>
      <w:r w:rsidR="005C3711">
        <w:t>Bagcheck</w:t>
      </w:r>
      <w:proofErr w:type="spellEnd"/>
      <w:r w:rsidR="005C3711">
        <w:t xml:space="preserve">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B967E9">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5277018A"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proofErr w:type="spellStart"/>
      <w:r w:rsidR="0097066B">
        <w:t>Labour</w:t>
      </w:r>
      <w:proofErr w:type="spellEnd"/>
      <w:r w:rsidR="0097066B">
        <w:t xml:space="preserve"> and Welfare Service (NAV), The Norwegian Public Roads Administration (</w:t>
      </w:r>
      <w:proofErr w:type="spellStart"/>
      <w:r w:rsidR="0097066B">
        <w:t>Statens</w:t>
      </w:r>
      <w:proofErr w:type="spellEnd"/>
      <w:r w:rsidR="0097066B">
        <w:t xml:space="preserve"> </w:t>
      </w:r>
      <w:proofErr w:type="spellStart"/>
      <w:r w:rsidR="0097066B">
        <w:t>Vegvesen</w:t>
      </w:r>
      <w:proofErr w:type="spellEnd"/>
      <w:r w:rsidR="0097066B">
        <w:t>) and The Norwegian Age</w:t>
      </w:r>
      <w:r w:rsidR="007A3359">
        <w:t>ncy for Development Cooperation</w:t>
      </w:r>
      <w:r w:rsidR="0097066B">
        <w:t xml:space="preserve"> (NORAD)</w:t>
      </w:r>
      <w:r w:rsidR="00701BA0">
        <w:fldChar w:fldCharType="begin"/>
      </w:r>
      <w:r w:rsidR="00BE5D9E">
        <w:instrText xml:space="preserve"> ADDIN EN.CITE &lt;EndNote&gt;&lt;Cite&gt;&lt;Author&gt;Enonic&lt;/Author&gt;&lt;Year&gt;2013&lt;/Year&gt;&lt;RecNum&gt;29&lt;/RecNum&gt;&lt;DisplayText&gt;[1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BE5D9E">
        <w:rPr>
          <w:noProof/>
        </w:rPr>
        <w:t>[</w:t>
      </w:r>
      <w:hyperlink w:anchor="_ENREF_15" w:tooltip="Enonic, 2013 #29" w:history="1">
        <w:r w:rsidR="00B967E9">
          <w:rPr>
            <w:noProof/>
          </w:rPr>
          <w:t>15</w:t>
        </w:r>
      </w:hyperlink>
      <w:r w:rsidR="00BE5D9E">
        <w:rPr>
          <w:noProof/>
        </w:rPr>
        <w:t>]</w:t>
      </w:r>
      <w:r w:rsidR="00701BA0">
        <w:fldChar w:fldCharType="end"/>
      </w:r>
      <w:r w:rsidR="0097066B">
        <w:t>.</w:t>
      </w:r>
      <w:r w:rsidR="0007363C">
        <w:t xml:space="preserve"> Looking at how the system underlying </w:t>
      </w:r>
      <w:r w:rsidR="0007363C">
        <w:lastRenderedPageBreak/>
        <w:t>these sites worked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6D3BD4EF"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BA0F94">
        <w:fldChar w:fldCharType="begin"/>
      </w:r>
      <w:r w:rsidR="00BE5D9E">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BE5D9E">
        <w:rPr>
          <w:noProof/>
        </w:rPr>
        <w:t>[</w:t>
      </w:r>
      <w:hyperlink w:anchor="_ENREF_16" w:tooltip="Enonic, 2013 #33" w:history="1">
        <w:r w:rsidR="00B967E9">
          <w:rPr>
            <w:noProof/>
          </w:rPr>
          <w:t>16</w:t>
        </w:r>
      </w:hyperlink>
      <w:r w:rsidR="00BE5D9E">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7BD4F0C8"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6A4E8B">
        <w:fldChar w:fldCharType="begin"/>
      </w:r>
      <w:r w:rsidR="00BE5D9E">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BE5D9E">
        <w:rPr>
          <w:noProof/>
        </w:rPr>
        <w:t>[</w:t>
      </w:r>
      <w:hyperlink w:anchor="_ENREF_17" w:tooltip="Grigsby, 2012 #13" w:history="1">
        <w:r w:rsidR="00B967E9">
          <w:rPr>
            <w:noProof/>
          </w:rPr>
          <w:t>17</w:t>
        </w:r>
      </w:hyperlink>
      <w:r w:rsidR="00BE5D9E">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9B010E">
        <w:fldChar w:fldCharType="begin"/>
      </w:r>
      <w:r w:rsidR="009B010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9B010E">
        <w:rPr>
          <w:noProof/>
        </w:rPr>
        <w:t>[</w:t>
      </w:r>
      <w:hyperlink w:anchor="_ENREF_13" w:tooltip="Jacobson, 2009 #16" w:history="1">
        <w:r w:rsidR="00B967E9">
          <w:rPr>
            <w:noProof/>
          </w:rPr>
          <w:t>13</w:t>
        </w:r>
      </w:hyperlink>
      <w:r w:rsidR="009B010E">
        <w:rPr>
          <w:noProof/>
        </w:rPr>
        <w:t>]</w:t>
      </w:r>
      <w:r w:rsidR="009B010E">
        <w:fldChar w:fldCharType="end"/>
      </w:r>
      <w:r w:rsidR="009B010E">
        <w:t xml:space="preserve">. </w:t>
      </w:r>
      <w:r w:rsidR="00AF1DE2">
        <w:t xml:space="preserve">This comes back to </w:t>
      </w:r>
      <w:proofErr w:type="spellStart"/>
      <w:r w:rsidR="00AF1DE2">
        <w:t>Sæterås’s</w:t>
      </w:r>
      <w:proofErr w:type="spellEnd"/>
      <w:r w:rsidR="00AF1DE2">
        <w:t xml:space="preserve"> article, where he states that the entire value chain in the Web infrastructure has to be made responsive, not just the front-end</w:t>
      </w:r>
      <w:r w:rsidR="00AF1DE2">
        <w:fldChar w:fldCharType="begin"/>
      </w:r>
      <w:r w:rsidR="00BE5D9E">
        <w:instrText xml:space="preserve"> ADDIN EN.CITE &lt;EndNote&gt;&lt;Cite&gt;&lt;Author&gt;Sæterås&lt;/Author&gt;&lt;Year&gt;2011&lt;/Year&gt;&lt;RecNum&gt;6&lt;/RecNum&gt;&lt;DisplayText&gt;[1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BE5D9E">
        <w:rPr>
          <w:noProof/>
        </w:rPr>
        <w:t>[</w:t>
      </w:r>
      <w:hyperlink w:anchor="_ENREF_18" w:tooltip="Sæterås, 2011 #6" w:history="1">
        <w:r w:rsidR="00B967E9">
          <w:rPr>
            <w:noProof/>
          </w:rPr>
          <w:t>18</w:t>
        </w:r>
      </w:hyperlink>
      <w:r w:rsidR="00BE5D9E">
        <w:rPr>
          <w:noProof/>
        </w:rPr>
        <w:t>]</w:t>
      </w:r>
      <w:r w:rsidR="00AF1DE2">
        <w:fldChar w:fldCharType="end"/>
      </w:r>
      <w:r w:rsidR="00AF1DE2">
        <w:t>.</w:t>
      </w:r>
      <w:r w:rsidR="00161DCC">
        <w:t xml:space="preserve"> We saw RES</w:t>
      </w:r>
      <w:r w:rsidR="00A87450">
        <w:t>S as a possible solution to some of these problems</w:t>
      </w:r>
      <w:r w:rsidR="00161DCC">
        <w:t xml:space="preserve">, and decided that implementing a Detector-like system to improve </w:t>
      </w:r>
      <w:proofErr w:type="spellStart"/>
      <w:r w:rsidR="00161DCC">
        <w:t>Enonic’s</w:t>
      </w:r>
      <w:proofErr w:type="spellEnd"/>
      <w:r w:rsidR="00161DCC">
        <w:t xml:space="preserve">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497B8BA2" w:rsidR="001F1845" w:rsidRDefault="001F1845" w:rsidP="005A0A25">
      <w:pPr>
        <w:spacing w:line="360" w:lineRule="auto"/>
        <w:jc w:val="both"/>
      </w:pPr>
      <w:proofErr w:type="spellStart"/>
      <w:r>
        <w:t>Enonic’s</w:t>
      </w:r>
      <w:proofErr w:type="spellEnd"/>
      <w:r>
        <w:t xml:space="preserve"> support for plugins, along with its already existing device classification system</w:t>
      </w:r>
      <w:r w:rsidR="00FB1ABE">
        <w:t xml:space="preserve"> meant that it was possible to make a comparative analysis of our implementation and the native system, giving us a good metric for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75341A">
        <w:t xml:space="preserve"> </w:t>
      </w:r>
    </w:p>
    <w:p w14:paraId="2B9F7434" w14:textId="77777777" w:rsidR="00170429" w:rsidRDefault="00170429" w:rsidP="005A0A25">
      <w:pPr>
        <w:pStyle w:val="Heading1"/>
        <w:spacing w:line="360" w:lineRule="auto"/>
        <w:jc w:val="both"/>
      </w:pPr>
      <w:r>
        <w:lastRenderedPageBreak/>
        <w:t>The plugin</w:t>
      </w:r>
    </w:p>
    <w:p w14:paraId="7E48ED64" w14:textId="0FBFEF68"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9F1FC7">
        <w:fldChar w:fldCharType="begin"/>
      </w:r>
      <w:r w:rsidR="009F1FC7">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9F1FC7">
        <w:rPr>
          <w:noProof/>
        </w:rPr>
        <w:t>[</w:t>
      </w:r>
      <w:hyperlink w:anchor="_ENREF_11" w:tooltip="Olsen, 2012 #3" w:history="1">
        <w:r w:rsidR="00B967E9">
          <w:rPr>
            <w:noProof/>
          </w:rPr>
          <w:t>11</w:t>
        </w:r>
      </w:hyperlink>
      <w:r w:rsidR="009F1FC7">
        <w:rPr>
          <w:noProof/>
        </w:rPr>
        <w:t>]</w:t>
      </w:r>
      <w:r w:rsidR="009F1FC7">
        <w:fldChar w:fldCharType="end"/>
      </w:r>
      <w:r w:rsidR="00DF5364">
        <w:t xml:space="preserve"> and from</w:t>
      </w:r>
      <w:r>
        <w:t xml:space="preserve"> the source code of his Detector project, which is written in PHP</w:t>
      </w:r>
      <w:r w:rsidR="007379A1">
        <w:fldChar w:fldCharType="begin"/>
      </w:r>
      <w:r w:rsidR="007379A1">
        <w:instrText xml:space="preserve"> ADDIN EN.CITE &lt;EndNote&gt;&lt;Cite&gt;&lt;Author&gt;Olsen&lt;/Author&gt;&lt;Year&gt;2011&lt;/Year&gt;&lt;RecNum&gt;71&lt;/RecNum&gt;&lt;DisplayText&gt;[19]&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7379A1">
        <w:rPr>
          <w:noProof/>
        </w:rPr>
        <w:t>[</w:t>
      </w:r>
      <w:hyperlink w:anchor="_ENREF_19" w:tooltip="Olsen, 2011 #71" w:history="1">
        <w:r w:rsidR="00B967E9">
          <w:rPr>
            <w:noProof/>
          </w:rPr>
          <w:t>19</w:t>
        </w:r>
      </w:hyperlink>
      <w:r w:rsidR="007379A1">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32DCB6B8" w14:textId="77777777" w:rsidR="00434C98" w:rsidRDefault="0015616A" w:rsidP="005A0A2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0D7D63">
        <w:t xml:space="preserve"> This increased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lastRenderedPageBreak/>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10F1D1EC" w:rsidR="00A139A8" w:rsidRDefault="00891CB6" w:rsidP="005A0A25">
      <w:pPr>
        <w:spacing w:line="360" w:lineRule="auto"/>
        <w:jc w:val="both"/>
      </w:pPr>
      <w:r>
        <w:t>Enonic provides its own device classification system</w:t>
      </w:r>
      <w:r>
        <w:fldChar w:fldCharType="begin"/>
      </w:r>
      <w:r>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Pr>
          <w:noProof/>
        </w:rPr>
        <w:t>[</w:t>
      </w:r>
      <w:hyperlink w:anchor="_ENREF_16" w:tooltip="Enonic, 2013 #33" w:history="1">
        <w:r w:rsidR="00B967E9">
          <w:rPr>
            <w:noProof/>
          </w:rPr>
          <w:t>16</w:t>
        </w:r>
      </w:hyperlink>
      <w:r>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35954D2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221AED">
        <w:t xml:space="preserve"> Our system is also not </w:t>
      </w:r>
      <w:r w:rsidR="00C37CED">
        <w:t>in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618EC8E0"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466748">
        <w:t xml:space="preserve"> Firstly, every page that is to be made using RESS principles needs to invoke the </w:t>
      </w:r>
      <w:proofErr w:type="spellStart"/>
      <w:r w:rsidR="00466748">
        <w:t>getUAFamily</w:t>
      </w:r>
      <w:proofErr w:type="spellEnd"/>
      <w:r w:rsidR="00466748">
        <w:t xml:space="preserve"> </w:t>
      </w:r>
      <w:r w:rsidR="00320C7C">
        <w:t xml:space="preserve">method from the </w:t>
      </w:r>
      <w:proofErr w:type="spellStart"/>
      <w:r w:rsidR="00320C7C">
        <w:t>FunctionLibrary</w:t>
      </w:r>
      <w:proofErr w:type="spellEnd"/>
      <w:r w:rsidR="00320C7C">
        <w:t xml:space="preserve">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w:t>
      </w:r>
      <w:r w:rsidR="005D6D16">
        <w:lastRenderedPageBreak/>
        <w:t xml:space="preserve">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w:t>
      </w:r>
      <w:proofErr w:type="spellStart"/>
      <w:r w:rsidR="00F7564A">
        <w:t>Enonic’</w:t>
      </w:r>
      <w:r w:rsidR="00980FAA">
        <w:t>s</w:t>
      </w:r>
      <w:proofErr w:type="spellEnd"/>
      <w:r w:rsidR="00980FAA">
        <w:t xml:space="preserve"> own system.</w:t>
      </w:r>
      <w:r w:rsidR="00F7564A">
        <w:t xml:space="preserve"> </w:t>
      </w:r>
      <w:r w:rsidR="00980FAA">
        <w:t>T</w:t>
      </w:r>
      <w:r w:rsidR="00F7564A">
        <w:t xml:space="preserve">he difference is that </w:t>
      </w:r>
      <w:r w:rsidR="00823EB7">
        <w:t xml:space="preserve">instead of checking the native XML element under “context”, we check our own custom XML element provided by the datasources through the </w:t>
      </w:r>
      <w:proofErr w:type="spellStart"/>
      <w:r w:rsidR="00823EB7">
        <w:t>FunctionLibrary</w:t>
      </w:r>
      <w:proofErr w:type="spellEnd"/>
      <w:r w:rsidR="00823EB7">
        <w:t xml:space="preserve"> extension.</w:t>
      </w:r>
    </w:p>
    <w:p w14:paraId="3DBD2353" w14:textId="77777777" w:rsidR="00866F0E" w:rsidRDefault="00866F0E" w:rsidP="005A0A25">
      <w:pPr>
        <w:spacing w:line="360" w:lineRule="auto"/>
        <w:jc w:val="both"/>
      </w:pPr>
    </w:p>
    <w:p w14:paraId="1C00FADA" w14:textId="24555B5C" w:rsidR="00866F0E" w:rsidRDefault="00866F0E" w:rsidP="005A0A2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 and for every necessary portlet within the page.</w:t>
      </w:r>
      <w:r w:rsidR="00F7453E">
        <w:t xml:space="preserve"> Once this is don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es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27E10E52"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There is also a potential of being able to verify the UA name and version on the client using additional JS. The navigator global object in JS contains information about the UA it is running in</w:t>
      </w:r>
      <w:r w:rsidR="00F640AC">
        <w:fldChar w:fldCharType="begin"/>
      </w:r>
      <w:r w:rsidR="00F640AC">
        <w:instrText xml:space="preserve"> ADDIN EN.CITE &lt;EndNote&gt;&lt;Cite&gt;&lt;Author&gt;Mozilla&lt;/Author&gt;&lt;Year&gt;2013&lt;/Year&gt;&lt;RecNum&gt;72&lt;/RecNum&gt;&lt;DisplayText&gt;[20]&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F640AC">
        <w:rPr>
          <w:noProof/>
        </w:rPr>
        <w:t>[</w:t>
      </w:r>
      <w:hyperlink w:anchor="_ENREF_20" w:tooltip="Mozilla, 2013 #72" w:history="1">
        <w:r w:rsidR="00B967E9">
          <w:rPr>
            <w:noProof/>
          </w:rPr>
          <w:t>20</w:t>
        </w:r>
      </w:hyperlink>
      <w:r w:rsidR="00F640AC">
        <w:rPr>
          <w:noProof/>
        </w:rPr>
        <w:t>]</w:t>
      </w:r>
      <w:r w:rsidR="00F640AC">
        <w:fldChar w:fldCharType="end"/>
      </w:r>
      <w:r w:rsidR="003064BA">
        <w:t>. I</w:t>
      </w:r>
      <w:r w:rsidR="00F640AC">
        <w:t>t is apparently</w:t>
      </w:r>
      <w:r w:rsidR="003064BA">
        <w:t xml:space="preserve"> unreliable, though, as</w:t>
      </w:r>
      <w:r w:rsidR="00F640AC">
        <w:t xml:space="preserve"> the </w:t>
      </w:r>
      <w:r w:rsidR="00F640AC">
        <w:lastRenderedPageBreak/>
        <w:t xml:space="preserve">various attributes, such as </w:t>
      </w:r>
      <w:proofErr w:type="spellStart"/>
      <w:r w:rsidR="00F640AC">
        <w:t>appName</w:t>
      </w:r>
      <w:proofErr w:type="spellEnd"/>
      <w:r w:rsidR="003064BA">
        <w:t xml:space="preserve"> returns the wrong name for various UA’s, such as “Netscape” for Gecko- and </w:t>
      </w:r>
      <w:proofErr w:type="spellStart"/>
      <w:r w:rsidR="003064BA">
        <w:t>WebKit</w:t>
      </w:r>
      <w:proofErr w:type="spellEnd"/>
      <w:r w:rsidR="003064BA">
        <w:t>-based browsers like Firefox and Chrom</w:t>
      </w:r>
      <w:r w:rsidR="00610F77">
        <w:t>e</w:t>
      </w:r>
      <w:r w:rsidR="003064BA">
        <w:t>, respectively</w:t>
      </w:r>
      <w:r w:rsidR="00A85B56">
        <w:fldChar w:fldCharType="begin"/>
      </w:r>
      <w:r w:rsidR="00A85B56">
        <w:instrText xml:space="preserve"> ADDIN EN.CITE &lt;EndNote&gt;&lt;Cite&gt;&lt;Author&gt;Mozilla&lt;/Author&gt;&lt;Year&gt;2012&lt;/Year&gt;&lt;RecNum&gt;73&lt;/RecNum&gt;&lt;DisplayText&gt;[21]&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A85B56">
        <w:rPr>
          <w:noProof/>
        </w:rPr>
        <w:t>[</w:t>
      </w:r>
      <w:hyperlink w:anchor="_ENREF_21" w:tooltip="Mozilla, 2012 #73" w:history="1">
        <w:r w:rsidR="00B967E9">
          <w:rPr>
            <w:noProof/>
          </w:rPr>
          <w:t>21</w:t>
        </w:r>
      </w:hyperlink>
      <w:r w:rsidR="00A85B56">
        <w:rPr>
          <w:noProof/>
        </w:rPr>
        <w:t>]</w:t>
      </w:r>
      <w:r w:rsidR="00A85B56">
        <w:fldChar w:fldCharType="end"/>
      </w:r>
      <w:r w:rsidR="003064BA">
        <w:t>.</w:t>
      </w:r>
    </w:p>
    <w:p w14:paraId="5B7032AB" w14:textId="77777777" w:rsidR="00DB03E3" w:rsidRDefault="00DB03E3" w:rsidP="005A0A25">
      <w:pPr>
        <w:spacing w:line="360" w:lineRule="auto"/>
        <w:jc w:val="both"/>
      </w:pPr>
    </w:p>
    <w:p w14:paraId="0C7CF2A0" w14:textId="324307A0" w:rsidR="00CD6802" w:rsidRDefault="00CD6802" w:rsidP="005A0A25">
      <w:pPr>
        <w:spacing w:line="360" w:lineRule="auto"/>
        <w:jc w:val="both"/>
      </w:pPr>
      <w:r>
        <w:t>Another problem that is slightly related t</w:t>
      </w:r>
      <w:r w:rsidR="006C59A4">
        <w:t>o the one above</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w:t>
      </w:r>
      <w:proofErr w:type="spellStart"/>
      <w:r w:rsidR="002B2676">
        <w:t>nojs</w:t>
      </w:r>
      <w:proofErr w:type="spellEnd"/>
      <w:r w:rsidR="002B2676">
        <w:t>”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2720EFA0" w14:textId="2F31C37B" w:rsidR="00851A6A"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underlying systems, such as CMS’s.</w:t>
      </w:r>
      <w:r w:rsidR="0074408B">
        <w:t xml:space="preserve"> There are several ways this can be done, the most </w:t>
      </w:r>
      <w:r w:rsidR="00A72DB1">
        <w:t xml:space="preserve">sustainable and Future Friendly of which is to provide it as en external </w:t>
      </w:r>
      <w:r w:rsidR="00A72DB1">
        <w:lastRenderedPageBreak/>
        <w:t>service through an API, for example using REST principles.</w:t>
      </w:r>
      <w:r w:rsidR="00A82B46">
        <w:t xml:space="preserve"> How this should be implemented is a whole other story, however.</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24986D3C"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B967E9">
        <w:fldChar w:fldCharType="begin"/>
      </w:r>
      <w:r w:rsidR="00B967E9">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B967E9">
        <w:rPr>
          <w:noProof/>
        </w:rPr>
        <w:t>[</w:t>
      </w:r>
      <w:hyperlink w:anchor="_ENREF_17" w:tooltip="Grigsby, 2012 #13" w:history="1">
        <w:r w:rsidR="00B967E9">
          <w:rPr>
            <w:noProof/>
          </w:rPr>
          <w:t>17</w:t>
        </w:r>
      </w:hyperlink>
      <w:r w:rsidR="00B967E9">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lastRenderedPageBreak/>
        <w:t>Bibliography</w:t>
      </w:r>
    </w:p>
    <w:p w14:paraId="61CF027F" w14:textId="77777777" w:rsidR="00E81FE1" w:rsidRDefault="00E81FE1" w:rsidP="000E60ED">
      <w:pPr>
        <w:spacing w:line="276" w:lineRule="auto"/>
      </w:pPr>
    </w:p>
    <w:p w14:paraId="3BD234B6" w14:textId="538DF085" w:rsidR="00B967E9" w:rsidRPr="00B967E9" w:rsidRDefault="00E81FE1" w:rsidP="000E60ED">
      <w:pPr>
        <w:spacing w:line="276" w:lineRule="auto"/>
        <w:ind w:left="720" w:hanging="720"/>
        <w:rPr>
          <w:rFonts w:ascii="Cambria" w:hAnsi="Cambria"/>
          <w:noProof/>
        </w:rPr>
      </w:pPr>
      <w:r>
        <w:fldChar w:fldCharType="begin"/>
      </w:r>
      <w:r>
        <w:instrText xml:space="preserve"> ADDIN EN.REFLIST </w:instrText>
      </w:r>
      <w:r>
        <w:fldChar w:fldCharType="separate"/>
      </w:r>
      <w:bookmarkStart w:id="0" w:name="_ENREF_1"/>
      <w:r w:rsidR="00B967E9" w:rsidRPr="00B967E9">
        <w:rPr>
          <w:rFonts w:ascii="Cambria" w:hAnsi="Cambria"/>
          <w:noProof/>
        </w:rPr>
        <w:t>[1]</w:t>
      </w:r>
      <w:r w:rsidR="00B967E9" w:rsidRPr="00B967E9">
        <w:rPr>
          <w:rFonts w:ascii="Cambria" w:hAnsi="Cambria"/>
          <w:noProof/>
        </w:rPr>
        <w:tab/>
        <w:t xml:space="preserve">L. J. Wroblewski, Scott; Frost, Brad; Keith, Jeremy; Gardner, Lyza D.; Jehl, Scott; Rieger, Stephanie; Grigsby, Jason; Rieger, Bryan; Clark, Josh; Kadlec, Tim; Leroux, Brian; Trasatti, Andrea. (2013). </w:t>
      </w:r>
      <w:r w:rsidR="00B967E9" w:rsidRPr="00B967E9">
        <w:rPr>
          <w:rFonts w:ascii="Cambria" w:hAnsi="Cambria"/>
          <w:i/>
          <w:noProof/>
        </w:rPr>
        <w:t>Future Friendly</w:t>
      </w:r>
      <w:r w:rsidR="00B967E9" w:rsidRPr="00B967E9">
        <w:rPr>
          <w:rFonts w:ascii="Cambria" w:hAnsi="Cambria"/>
          <w:noProof/>
        </w:rPr>
        <w:t xml:space="preserve">. Available: </w:t>
      </w:r>
      <w:bookmarkEnd w:id="0"/>
      <w:r w:rsidR="00B967E9">
        <w:rPr>
          <w:rFonts w:ascii="Cambria" w:hAnsi="Cambria"/>
          <w:noProof/>
        </w:rPr>
        <w:fldChar w:fldCharType="begin"/>
      </w:r>
      <w:r w:rsidR="00B967E9">
        <w:rPr>
          <w:rFonts w:ascii="Cambria" w:hAnsi="Cambria"/>
          <w:noProof/>
        </w:rPr>
        <w:instrText xml:space="preserve"> HYPERLINK "http://futurefriend.ly/" </w:instrText>
      </w:r>
      <w:r w:rsidR="00B967E9">
        <w:rPr>
          <w:rFonts w:ascii="Cambria" w:hAnsi="Cambria"/>
          <w:noProof/>
        </w:rPr>
      </w:r>
      <w:r w:rsidR="00B967E9">
        <w:rPr>
          <w:rFonts w:ascii="Cambria" w:hAnsi="Cambria"/>
          <w:noProof/>
        </w:rPr>
        <w:fldChar w:fldCharType="separate"/>
      </w:r>
      <w:r w:rsidR="00B967E9" w:rsidRPr="00B967E9">
        <w:rPr>
          <w:rStyle w:val="Hyperlink"/>
          <w:noProof/>
        </w:rPr>
        <w:t>http://futurefriend.ly/</w:t>
      </w:r>
      <w:r w:rsidR="00B967E9">
        <w:rPr>
          <w:rFonts w:ascii="Cambria" w:hAnsi="Cambria"/>
          <w:noProof/>
        </w:rPr>
        <w:fldChar w:fldCharType="end"/>
      </w:r>
    </w:p>
    <w:p w14:paraId="61AB213A" w14:textId="77777777" w:rsidR="00B967E9" w:rsidRPr="00B967E9" w:rsidRDefault="00B967E9" w:rsidP="000E60ED">
      <w:pPr>
        <w:spacing w:line="276" w:lineRule="auto"/>
        <w:ind w:left="720" w:hanging="720"/>
        <w:rPr>
          <w:rFonts w:ascii="Cambria" w:hAnsi="Cambria"/>
          <w:noProof/>
        </w:rPr>
      </w:pPr>
      <w:bookmarkStart w:id="1" w:name="_ENREF_2"/>
      <w:r w:rsidRPr="00B967E9">
        <w:rPr>
          <w:rFonts w:ascii="Cambria" w:hAnsi="Cambria"/>
          <w:noProof/>
        </w:rPr>
        <w:t>[2]</w:t>
      </w:r>
      <w:r w:rsidRPr="00B967E9">
        <w:rPr>
          <w:rFonts w:ascii="Cambria" w:hAnsi="Cambria"/>
          <w:noProof/>
        </w:rPr>
        <w:tab/>
        <w:t xml:space="preserve">L. Wroblewski, "RESS: Responsive Design + Server Side Components," in </w:t>
      </w:r>
      <w:r w:rsidRPr="00B967E9">
        <w:rPr>
          <w:rFonts w:ascii="Cambria" w:hAnsi="Cambria"/>
          <w:i/>
          <w:noProof/>
        </w:rPr>
        <w:t>LukeW</w:t>
      </w:r>
      <w:r w:rsidRPr="00B967E9">
        <w:rPr>
          <w:rFonts w:ascii="Cambria" w:hAnsi="Cambria"/>
          <w:noProof/>
        </w:rPr>
        <w:t xml:space="preserve"> vol. 2012, ed, 2011.</w:t>
      </w:r>
      <w:bookmarkEnd w:id="1"/>
    </w:p>
    <w:p w14:paraId="4BD0F4F4" w14:textId="77777777" w:rsidR="00B967E9" w:rsidRPr="00B967E9" w:rsidRDefault="00B967E9" w:rsidP="000E60ED">
      <w:pPr>
        <w:spacing w:line="276" w:lineRule="auto"/>
        <w:ind w:left="720" w:hanging="720"/>
        <w:rPr>
          <w:rFonts w:ascii="Cambria" w:hAnsi="Cambria"/>
          <w:noProof/>
        </w:rPr>
      </w:pPr>
      <w:bookmarkStart w:id="2" w:name="_ENREF_3"/>
      <w:r w:rsidRPr="00B967E9">
        <w:rPr>
          <w:rFonts w:ascii="Cambria" w:hAnsi="Cambria"/>
          <w:noProof/>
        </w:rPr>
        <w:t>[3]</w:t>
      </w:r>
      <w:r w:rsidRPr="00B967E9">
        <w:rPr>
          <w:rFonts w:ascii="Cambria" w:hAnsi="Cambria"/>
          <w:noProof/>
        </w:rPr>
        <w:tab/>
        <w:t xml:space="preserve">J. Grigsby, "CSS Media Query for Mobile is Fool’s Gold," in </w:t>
      </w:r>
      <w:r w:rsidRPr="00B967E9">
        <w:rPr>
          <w:rFonts w:ascii="Cambria" w:hAnsi="Cambria"/>
          <w:i/>
          <w:noProof/>
        </w:rPr>
        <w:t>Cloud Four Blog</w:t>
      </w:r>
      <w:r w:rsidRPr="00B967E9">
        <w:rPr>
          <w:rFonts w:ascii="Cambria" w:hAnsi="Cambria"/>
          <w:noProof/>
        </w:rPr>
        <w:t xml:space="preserve"> vol. 2012, ed, 2010.</w:t>
      </w:r>
      <w:bookmarkEnd w:id="2"/>
    </w:p>
    <w:p w14:paraId="444F7951" w14:textId="77777777" w:rsidR="00B967E9" w:rsidRPr="00B967E9" w:rsidRDefault="00B967E9" w:rsidP="000E60ED">
      <w:pPr>
        <w:spacing w:line="276" w:lineRule="auto"/>
        <w:ind w:left="720" w:hanging="720"/>
        <w:rPr>
          <w:rFonts w:ascii="Cambria" w:hAnsi="Cambria"/>
          <w:noProof/>
        </w:rPr>
      </w:pPr>
      <w:bookmarkStart w:id="3" w:name="_ENREF_4"/>
      <w:r w:rsidRPr="00B967E9">
        <w:rPr>
          <w:rFonts w:ascii="Cambria" w:hAnsi="Cambria"/>
          <w:noProof/>
        </w:rPr>
        <w:t>[4]</w:t>
      </w:r>
      <w:r w:rsidRPr="00B967E9">
        <w:rPr>
          <w:rFonts w:ascii="Cambria" w:hAnsi="Cambria"/>
          <w:noProof/>
        </w:rPr>
        <w:tab/>
        <w:t xml:space="preserve">E. Marcotte, "Responsive Web Design," in </w:t>
      </w:r>
      <w:r w:rsidRPr="00B967E9">
        <w:rPr>
          <w:rFonts w:ascii="Cambria" w:hAnsi="Cambria"/>
          <w:i/>
          <w:noProof/>
        </w:rPr>
        <w:t>A List Apart</w:t>
      </w:r>
      <w:r w:rsidRPr="00B967E9">
        <w:rPr>
          <w:rFonts w:ascii="Cambria" w:hAnsi="Cambria"/>
          <w:noProof/>
        </w:rPr>
        <w:t xml:space="preserve"> vol. 2012, ed, 2010.</w:t>
      </w:r>
      <w:bookmarkEnd w:id="3"/>
    </w:p>
    <w:p w14:paraId="409333EF" w14:textId="77777777" w:rsidR="00B967E9" w:rsidRPr="00B967E9" w:rsidRDefault="00B967E9" w:rsidP="000E60ED">
      <w:pPr>
        <w:spacing w:line="276" w:lineRule="auto"/>
        <w:ind w:left="720" w:hanging="720"/>
        <w:rPr>
          <w:rFonts w:ascii="Cambria" w:hAnsi="Cambria"/>
          <w:noProof/>
        </w:rPr>
      </w:pPr>
      <w:bookmarkStart w:id="4" w:name="_ENREF_5"/>
      <w:r w:rsidRPr="00B967E9">
        <w:rPr>
          <w:rFonts w:ascii="Cambria" w:hAnsi="Cambria"/>
          <w:noProof/>
        </w:rPr>
        <w:t>[5]</w:t>
      </w:r>
      <w:r w:rsidRPr="00B967E9">
        <w:rPr>
          <w:rFonts w:ascii="Cambria" w:hAnsi="Cambria"/>
          <w:noProof/>
        </w:rPr>
        <w:tab/>
        <w:t xml:space="preserve">R. Cremin, "Server-Side Mobile Web Detection Used by 82% of Alexa Top 100 Sites," in </w:t>
      </w:r>
      <w:r w:rsidRPr="00B967E9">
        <w:rPr>
          <w:rFonts w:ascii="Cambria" w:hAnsi="Cambria"/>
          <w:i/>
          <w:noProof/>
        </w:rPr>
        <w:t>CircleID</w:t>
      </w:r>
      <w:r w:rsidRPr="00B967E9">
        <w:rPr>
          <w:rFonts w:ascii="Cambria" w:hAnsi="Cambria"/>
          <w:noProof/>
        </w:rPr>
        <w:t xml:space="preserve"> vol. 2013, ed, 2012.</w:t>
      </w:r>
      <w:bookmarkEnd w:id="4"/>
    </w:p>
    <w:p w14:paraId="207B4D41" w14:textId="77777777" w:rsidR="00B967E9" w:rsidRPr="00B967E9" w:rsidRDefault="00B967E9" w:rsidP="000E60ED">
      <w:pPr>
        <w:spacing w:line="276" w:lineRule="auto"/>
        <w:ind w:left="720" w:hanging="720"/>
        <w:rPr>
          <w:rFonts w:ascii="Cambria" w:hAnsi="Cambria"/>
          <w:noProof/>
        </w:rPr>
      </w:pPr>
      <w:bookmarkStart w:id="5" w:name="_ENREF_6"/>
      <w:r w:rsidRPr="00B967E9">
        <w:rPr>
          <w:rFonts w:ascii="Cambria" w:hAnsi="Cambria"/>
          <w:noProof/>
        </w:rPr>
        <w:t>[6]</w:t>
      </w:r>
      <w:r w:rsidRPr="00B967E9">
        <w:rPr>
          <w:rFonts w:ascii="Cambria" w:hAnsi="Cambria"/>
          <w:noProof/>
        </w:rPr>
        <w:tab/>
        <w:t xml:space="preserve">A. Russel, "Cutting The Interrogation Short," in </w:t>
      </w:r>
      <w:r w:rsidRPr="00B967E9">
        <w:rPr>
          <w:rFonts w:ascii="Cambria" w:hAnsi="Cambria"/>
          <w:i/>
          <w:noProof/>
        </w:rPr>
        <w:t>Infrequently Noted</w:t>
      </w:r>
      <w:r w:rsidRPr="00B967E9">
        <w:rPr>
          <w:rFonts w:ascii="Cambria" w:hAnsi="Cambria"/>
          <w:noProof/>
        </w:rPr>
        <w:t xml:space="preserve"> vol. 2012, ed, 2011.</w:t>
      </w:r>
      <w:bookmarkEnd w:id="5"/>
    </w:p>
    <w:p w14:paraId="628CCE14" w14:textId="77777777" w:rsidR="00B967E9" w:rsidRPr="00B967E9" w:rsidRDefault="00B967E9" w:rsidP="000E60ED">
      <w:pPr>
        <w:spacing w:line="276" w:lineRule="auto"/>
        <w:ind w:left="720" w:hanging="720"/>
        <w:rPr>
          <w:rFonts w:ascii="Cambria" w:hAnsi="Cambria"/>
          <w:noProof/>
        </w:rPr>
      </w:pPr>
      <w:bookmarkStart w:id="6" w:name="_ENREF_7"/>
      <w:r w:rsidRPr="00B967E9">
        <w:rPr>
          <w:rFonts w:ascii="Cambria" w:hAnsi="Cambria"/>
          <w:noProof/>
        </w:rPr>
        <w:t>[7]</w:t>
      </w:r>
      <w:r w:rsidRPr="00B967E9">
        <w:rPr>
          <w:rFonts w:ascii="Cambria" w:hAnsi="Cambria"/>
          <w:noProof/>
        </w:rPr>
        <w:tab/>
        <w:t xml:space="preserve">I. Nir, "Latency in Mobile Networks – The Missing Link," in </w:t>
      </w:r>
      <w:r w:rsidRPr="00B967E9">
        <w:rPr>
          <w:rFonts w:ascii="Cambria" w:hAnsi="Cambria"/>
          <w:i/>
          <w:noProof/>
        </w:rPr>
        <w:t>Performance Calendar</w:t>
      </w:r>
      <w:r w:rsidRPr="00B967E9">
        <w:rPr>
          <w:rFonts w:ascii="Cambria" w:hAnsi="Cambria"/>
          <w:noProof/>
        </w:rPr>
        <w:t xml:space="preserve"> vol. 2013, ed, 2012.</w:t>
      </w:r>
      <w:bookmarkEnd w:id="6"/>
    </w:p>
    <w:p w14:paraId="515328FB" w14:textId="77777777" w:rsidR="00B967E9" w:rsidRPr="00B967E9" w:rsidRDefault="00B967E9" w:rsidP="000E60ED">
      <w:pPr>
        <w:spacing w:line="276" w:lineRule="auto"/>
        <w:ind w:left="720" w:hanging="720"/>
        <w:rPr>
          <w:rFonts w:ascii="Cambria" w:hAnsi="Cambria"/>
          <w:noProof/>
        </w:rPr>
      </w:pPr>
      <w:bookmarkStart w:id="7" w:name="_ENREF_8"/>
      <w:r w:rsidRPr="00B967E9">
        <w:rPr>
          <w:rFonts w:ascii="Cambria" w:hAnsi="Cambria"/>
          <w:noProof/>
        </w:rPr>
        <w:t>[8]</w:t>
      </w:r>
      <w:r w:rsidRPr="00B967E9">
        <w:rPr>
          <w:rFonts w:ascii="Cambria" w:hAnsi="Cambria"/>
          <w:noProof/>
        </w:rPr>
        <w:tab/>
        <w:t>N. Bhas, "Mobile Data Offload &amp; Onload - Wi-Fi, Small Cell &amp; Carrier-Grade Strategies 2013-2017," 2013.</w:t>
      </w:r>
      <w:bookmarkEnd w:id="7"/>
    </w:p>
    <w:p w14:paraId="7991EC4A" w14:textId="77777777" w:rsidR="00B967E9" w:rsidRPr="00B967E9" w:rsidRDefault="00B967E9" w:rsidP="000E60ED">
      <w:pPr>
        <w:spacing w:line="276" w:lineRule="auto"/>
        <w:ind w:left="720" w:hanging="720"/>
        <w:rPr>
          <w:rFonts w:ascii="Cambria" w:hAnsi="Cambria"/>
          <w:noProof/>
        </w:rPr>
      </w:pPr>
      <w:bookmarkStart w:id="8" w:name="_ENREF_9"/>
      <w:r w:rsidRPr="00B967E9">
        <w:rPr>
          <w:rFonts w:ascii="Cambria" w:hAnsi="Cambria"/>
          <w:noProof/>
        </w:rPr>
        <w:t>[9]</w:t>
      </w:r>
      <w:r w:rsidRPr="00B967E9">
        <w:rPr>
          <w:rFonts w:ascii="Cambria" w:hAnsi="Cambria"/>
          <w:noProof/>
        </w:rPr>
        <w:tab/>
        <w:t xml:space="preserve">N. C. Zakas, "The Evolution of Web Development for Mobile Devices," </w:t>
      </w:r>
      <w:r w:rsidRPr="00B967E9">
        <w:rPr>
          <w:rFonts w:ascii="Cambria" w:hAnsi="Cambria"/>
          <w:i/>
          <w:noProof/>
        </w:rPr>
        <w:t xml:space="preserve">Queue, </w:t>
      </w:r>
      <w:r w:rsidRPr="00B967E9">
        <w:rPr>
          <w:rFonts w:ascii="Cambria" w:hAnsi="Cambria"/>
          <w:noProof/>
        </w:rPr>
        <w:t>vol. 11, pp. 30-39, 2013.</w:t>
      </w:r>
      <w:bookmarkEnd w:id="8"/>
    </w:p>
    <w:p w14:paraId="482B6EC6" w14:textId="77777777" w:rsidR="00B967E9" w:rsidRPr="00B967E9" w:rsidRDefault="00B967E9" w:rsidP="000E60ED">
      <w:pPr>
        <w:spacing w:line="276" w:lineRule="auto"/>
        <w:ind w:left="720" w:hanging="720"/>
        <w:rPr>
          <w:rFonts w:ascii="Cambria" w:hAnsi="Cambria"/>
          <w:noProof/>
        </w:rPr>
      </w:pPr>
      <w:bookmarkStart w:id="9" w:name="_ENREF_10"/>
      <w:r w:rsidRPr="00B967E9">
        <w:rPr>
          <w:rFonts w:ascii="Cambria" w:hAnsi="Cambria"/>
          <w:noProof/>
        </w:rPr>
        <w:t>[10]</w:t>
      </w:r>
      <w:r w:rsidRPr="00B967E9">
        <w:rPr>
          <w:rFonts w:ascii="Cambria" w:hAnsi="Cambria"/>
          <w:noProof/>
        </w:rPr>
        <w:tab/>
        <w:t xml:space="preserve">C. Krycho, "User Agent Detection Will Get You In Trouble " in </w:t>
      </w:r>
      <w:r w:rsidRPr="00B967E9">
        <w:rPr>
          <w:rFonts w:ascii="Cambria" w:hAnsi="Cambria"/>
          <w:i/>
          <w:noProof/>
        </w:rPr>
        <w:t>Designgineering</w:t>
      </w:r>
      <w:r w:rsidRPr="00B967E9">
        <w:rPr>
          <w:rFonts w:ascii="Cambria" w:hAnsi="Cambria"/>
          <w:noProof/>
        </w:rPr>
        <w:t xml:space="preserve"> vol. 2012, ed, 2012.</w:t>
      </w:r>
      <w:bookmarkEnd w:id="9"/>
    </w:p>
    <w:p w14:paraId="01EEC08C" w14:textId="77777777" w:rsidR="00B967E9" w:rsidRPr="00B967E9" w:rsidRDefault="00B967E9" w:rsidP="000E60ED">
      <w:pPr>
        <w:spacing w:line="276" w:lineRule="auto"/>
        <w:ind w:left="720" w:hanging="720"/>
        <w:rPr>
          <w:rFonts w:ascii="Cambria" w:hAnsi="Cambria"/>
          <w:noProof/>
        </w:rPr>
      </w:pPr>
      <w:bookmarkStart w:id="10" w:name="_ENREF_11"/>
      <w:r w:rsidRPr="00B967E9">
        <w:rPr>
          <w:rFonts w:ascii="Cambria" w:hAnsi="Cambria"/>
          <w:noProof/>
        </w:rPr>
        <w:t>[11]</w:t>
      </w:r>
      <w:r w:rsidRPr="00B967E9">
        <w:rPr>
          <w:rFonts w:ascii="Cambria" w:hAnsi="Cambria"/>
          <w:noProof/>
        </w:rPr>
        <w:tab/>
        <w:t xml:space="preserve">D. Olsen, "RESS, Server-Side Feature-Detection and the Evolution of Responsive Web Design," in </w:t>
      </w:r>
      <w:r w:rsidRPr="00B967E9">
        <w:rPr>
          <w:rFonts w:ascii="Cambria" w:hAnsi="Cambria"/>
          <w:i/>
          <w:noProof/>
        </w:rPr>
        <w:t>Mobile in Higher Ed</w:t>
      </w:r>
      <w:r w:rsidRPr="00B967E9">
        <w:rPr>
          <w:rFonts w:ascii="Cambria" w:hAnsi="Cambria"/>
          <w:noProof/>
        </w:rPr>
        <w:t xml:space="preserve"> vol. 2012, ed, 2012.</w:t>
      </w:r>
      <w:bookmarkEnd w:id="10"/>
    </w:p>
    <w:p w14:paraId="7D5916AE" w14:textId="77777777" w:rsidR="00B967E9" w:rsidRPr="00B967E9" w:rsidRDefault="00B967E9" w:rsidP="000E60ED">
      <w:pPr>
        <w:spacing w:line="276" w:lineRule="auto"/>
        <w:ind w:left="720" w:hanging="720"/>
        <w:rPr>
          <w:rFonts w:ascii="Cambria" w:hAnsi="Cambria"/>
          <w:noProof/>
        </w:rPr>
      </w:pPr>
      <w:bookmarkStart w:id="11" w:name="_ENREF_12"/>
      <w:r w:rsidRPr="00B967E9">
        <w:rPr>
          <w:rFonts w:ascii="Cambria" w:hAnsi="Cambria"/>
          <w:noProof/>
        </w:rPr>
        <w:t>[12]</w:t>
      </w:r>
      <w:r w:rsidRPr="00B967E9">
        <w:rPr>
          <w:rFonts w:ascii="Cambria" w:hAnsi="Cambria"/>
          <w:noProof/>
        </w:rPr>
        <w:tab/>
        <w:t xml:space="preserve">L. Wroblewski, </w:t>
      </w:r>
      <w:r w:rsidRPr="00B967E9">
        <w:rPr>
          <w:rFonts w:ascii="Cambria" w:hAnsi="Cambria"/>
          <w:i/>
          <w:noProof/>
        </w:rPr>
        <w:t>Mobile First</w:t>
      </w:r>
      <w:r w:rsidRPr="00B967E9">
        <w:rPr>
          <w:rFonts w:ascii="Cambria" w:hAnsi="Cambria"/>
          <w:noProof/>
        </w:rPr>
        <w:t>, 2011.</w:t>
      </w:r>
      <w:bookmarkEnd w:id="11"/>
    </w:p>
    <w:p w14:paraId="61678933" w14:textId="77777777" w:rsidR="00B967E9" w:rsidRPr="00B967E9" w:rsidRDefault="00B967E9" w:rsidP="000E60ED">
      <w:pPr>
        <w:spacing w:line="276" w:lineRule="auto"/>
        <w:ind w:left="720" w:hanging="720"/>
        <w:rPr>
          <w:rFonts w:ascii="Cambria" w:hAnsi="Cambria"/>
          <w:noProof/>
        </w:rPr>
      </w:pPr>
      <w:bookmarkStart w:id="12" w:name="_ENREF_13"/>
      <w:r w:rsidRPr="00B967E9">
        <w:rPr>
          <w:rFonts w:ascii="Cambria" w:hAnsi="Cambria"/>
          <w:noProof/>
        </w:rPr>
        <w:t>[13]</w:t>
      </w:r>
      <w:r w:rsidRPr="00B967E9">
        <w:rPr>
          <w:rFonts w:ascii="Cambria" w:hAnsi="Cambria"/>
          <w:noProof/>
        </w:rPr>
        <w:tab/>
        <w:t xml:space="preserve">D. Jacobson, "COPE: Create Once, Publish Everywhere," in </w:t>
      </w:r>
      <w:r w:rsidRPr="00B967E9">
        <w:rPr>
          <w:rFonts w:ascii="Cambria" w:hAnsi="Cambria"/>
          <w:i/>
          <w:noProof/>
        </w:rPr>
        <w:t>Programmable Web</w:t>
      </w:r>
      <w:r w:rsidRPr="00B967E9">
        <w:rPr>
          <w:rFonts w:ascii="Cambria" w:hAnsi="Cambria"/>
          <w:noProof/>
        </w:rPr>
        <w:t xml:space="preserve"> vol. 2012, ed, 2009.</w:t>
      </w:r>
      <w:bookmarkEnd w:id="12"/>
    </w:p>
    <w:p w14:paraId="5614F712" w14:textId="77777777" w:rsidR="00B967E9" w:rsidRPr="00B967E9" w:rsidRDefault="00B967E9" w:rsidP="000E60ED">
      <w:pPr>
        <w:spacing w:line="276" w:lineRule="auto"/>
        <w:ind w:left="720" w:hanging="720"/>
        <w:rPr>
          <w:rFonts w:ascii="Cambria" w:hAnsi="Cambria"/>
          <w:noProof/>
        </w:rPr>
      </w:pPr>
      <w:bookmarkStart w:id="13" w:name="_ENREF_14"/>
      <w:r w:rsidRPr="00B967E9">
        <w:rPr>
          <w:rFonts w:ascii="Cambria" w:hAnsi="Cambria"/>
          <w:noProof/>
        </w:rPr>
        <w:t>[14]</w:t>
      </w:r>
      <w:r w:rsidRPr="00B967E9">
        <w:rPr>
          <w:rFonts w:ascii="Cambria" w:hAnsi="Cambria"/>
          <w:noProof/>
        </w:rPr>
        <w:tab/>
        <w:t xml:space="preserve">L. Wroblewski, "Bagchecking in the Command Line," in </w:t>
      </w:r>
      <w:r w:rsidRPr="00B967E9">
        <w:rPr>
          <w:rFonts w:ascii="Cambria" w:hAnsi="Cambria"/>
          <w:i/>
          <w:noProof/>
        </w:rPr>
        <w:t>Bagcheck</w:t>
      </w:r>
      <w:r w:rsidRPr="00B967E9">
        <w:rPr>
          <w:rFonts w:ascii="Cambria" w:hAnsi="Cambria"/>
          <w:noProof/>
        </w:rPr>
        <w:t xml:space="preserve"> vol. 2013, ed, 2011.</w:t>
      </w:r>
      <w:bookmarkEnd w:id="13"/>
    </w:p>
    <w:p w14:paraId="1C0EBB3C" w14:textId="77777777" w:rsidR="00B967E9" w:rsidRPr="00B967E9" w:rsidRDefault="00B967E9" w:rsidP="000E60ED">
      <w:pPr>
        <w:spacing w:line="276" w:lineRule="auto"/>
        <w:ind w:left="720" w:hanging="720"/>
        <w:rPr>
          <w:rFonts w:ascii="Cambria" w:hAnsi="Cambria"/>
          <w:noProof/>
        </w:rPr>
      </w:pPr>
      <w:bookmarkStart w:id="14" w:name="_ENREF_15"/>
      <w:r w:rsidRPr="00B967E9">
        <w:rPr>
          <w:rFonts w:ascii="Cambria" w:hAnsi="Cambria"/>
          <w:noProof/>
        </w:rPr>
        <w:t>[15]</w:t>
      </w:r>
      <w:r w:rsidRPr="00B967E9">
        <w:rPr>
          <w:rFonts w:ascii="Cambria" w:hAnsi="Cambria"/>
          <w:noProof/>
        </w:rPr>
        <w:tab/>
        <w:t xml:space="preserve">Enonic. (2013). </w:t>
      </w:r>
      <w:r w:rsidRPr="00B967E9">
        <w:rPr>
          <w:rFonts w:ascii="Cambria" w:hAnsi="Cambria"/>
          <w:i/>
          <w:noProof/>
        </w:rPr>
        <w:t>Listen to our customers</w:t>
      </w:r>
      <w:r w:rsidRPr="00B967E9">
        <w:rPr>
          <w:rFonts w:ascii="Cambria" w:hAnsi="Cambria"/>
          <w:noProof/>
        </w:rPr>
        <w:t>. Available: https://enonic.com/en/home/reference-customers</w:t>
      </w:r>
      <w:bookmarkEnd w:id="14"/>
    </w:p>
    <w:p w14:paraId="19F7CB69" w14:textId="77777777" w:rsidR="00B967E9" w:rsidRPr="00B967E9" w:rsidRDefault="00B967E9" w:rsidP="000E60ED">
      <w:pPr>
        <w:spacing w:line="276" w:lineRule="auto"/>
        <w:ind w:left="720" w:hanging="720"/>
        <w:rPr>
          <w:rFonts w:ascii="Cambria" w:hAnsi="Cambria"/>
          <w:noProof/>
        </w:rPr>
      </w:pPr>
      <w:bookmarkStart w:id="15" w:name="_ENREF_16"/>
      <w:r w:rsidRPr="00B967E9">
        <w:rPr>
          <w:rFonts w:ascii="Cambria" w:hAnsi="Cambria"/>
          <w:noProof/>
        </w:rPr>
        <w:t>[16]</w:t>
      </w:r>
      <w:r w:rsidRPr="00B967E9">
        <w:rPr>
          <w:rFonts w:ascii="Cambria" w:hAnsi="Cambria"/>
          <w:noProof/>
        </w:rPr>
        <w:tab/>
        <w:t xml:space="preserve">Enonic. (2013). </w:t>
      </w:r>
      <w:r w:rsidRPr="00B967E9">
        <w:rPr>
          <w:rFonts w:ascii="Cambria" w:hAnsi="Cambria"/>
          <w:i/>
          <w:noProof/>
        </w:rPr>
        <w:t>Device Classification</w:t>
      </w:r>
      <w:r w:rsidRPr="00B967E9">
        <w:rPr>
          <w:rFonts w:ascii="Cambria" w:hAnsi="Cambria"/>
          <w:noProof/>
        </w:rPr>
        <w:t>. Available: https://enonic.com/en/docs/enonic-cms-47?page=Device+Classification</w:t>
      </w:r>
      <w:bookmarkEnd w:id="15"/>
    </w:p>
    <w:p w14:paraId="3A095779" w14:textId="77777777" w:rsidR="00B967E9" w:rsidRPr="00B967E9" w:rsidRDefault="00B967E9" w:rsidP="000E60ED">
      <w:pPr>
        <w:spacing w:line="276" w:lineRule="auto"/>
        <w:ind w:left="720" w:hanging="720"/>
        <w:rPr>
          <w:rFonts w:ascii="Cambria" w:hAnsi="Cambria"/>
          <w:noProof/>
        </w:rPr>
      </w:pPr>
      <w:bookmarkStart w:id="16" w:name="_ENREF_17"/>
      <w:r w:rsidRPr="00B967E9">
        <w:rPr>
          <w:rFonts w:ascii="Cambria" w:hAnsi="Cambria"/>
          <w:noProof/>
        </w:rPr>
        <w:t>[17]</w:t>
      </w:r>
      <w:r w:rsidRPr="00B967E9">
        <w:rPr>
          <w:rFonts w:ascii="Cambria" w:hAnsi="Cambria"/>
          <w:noProof/>
        </w:rPr>
        <w:tab/>
        <w:t xml:space="preserve">J. Grigsby, "Our Content Management Systems are the Mainframes of the Mobile Era," in </w:t>
      </w:r>
      <w:r w:rsidRPr="00B967E9">
        <w:rPr>
          <w:rFonts w:ascii="Cambria" w:hAnsi="Cambria"/>
          <w:i/>
          <w:noProof/>
        </w:rPr>
        <w:t>Cloud Four Blog</w:t>
      </w:r>
      <w:r w:rsidRPr="00B967E9">
        <w:rPr>
          <w:rFonts w:ascii="Cambria" w:hAnsi="Cambria"/>
          <w:noProof/>
        </w:rPr>
        <w:t xml:space="preserve"> vol. 2012, ed, 2012.</w:t>
      </w:r>
      <w:bookmarkEnd w:id="16"/>
    </w:p>
    <w:p w14:paraId="6AE64851" w14:textId="77777777" w:rsidR="00B967E9" w:rsidRPr="00B967E9" w:rsidRDefault="00B967E9" w:rsidP="000E60ED">
      <w:pPr>
        <w:spacing w:line="276" w:lineRule="auto"/>
        <w:ind w:left="720" w:hanging="720"/>
        <w:rPr>
          <w:rFonts w:ascii="Cambria" w:hAnsi="Cambria"/>
          <w:noProof/>
        </w:rPr>
      </w:pPr>
      <w:bookmarkStart w:id="17" w:name="_ENREF_18"/>
      <w:r w:rsidRPr="00B967E9">
        <w:rPr>
          <w:rFonts w:ascii="Cambria" w:hAnsi="Cambria"/>
          <w:noProof/>
        </w:rPr>
        <w:t>[18]</w:t>
      </w:r>
      <w:r w:rsidRPr="00B967E9">
        <w:rPr>
          <w:rFonts w:ascii="Cambria" w:hAnsi="Cambria"/>
          <w:noProof/>
        </w:rPr>
        <w:tab/>
        <w:t xml:space="preserve">J. A. Sæterås, "Next steps of Responsive Web Design," in </w:t>
      </w:r>
      <w:r w:rsidRPr="00B967E9">
        <w:rPr>
          <w:rFonts w:ascii="Cambria" w:hAnsi="Cambria"/>
          <w:i/>
          <w:noProof/>
        </w:rPr>
        <w:t>mpulp</w:t>
      </w:r>
      <w:r w:rsidRPr="00B967E9">
        <w:rPr>
          <w:rFonts w:ascii="Cambria" w:hAnsi="Cambria"/>
          <w:noProof/>
        </w:rPr>
        <w:t xml:space="preserve"> vol. 2012, ed, 2011.</w:t>
      </w:r>
      <w:bookmarkEnd w:id="17"/>
    </w:p>
    <w:p w14:paraId="586F313C" w14:textId="77777777" w:rsidR="00B967E9" w:rsidRPr="00B967E9" w:rsidRDefault="00B967E9" w:rsidP="000E60ED">
      <w:pPr>
        <w:spacing w:line="276" w:lineRule="auto"/>
        <w:ind w:left="720" w:hanging="720"/>
        <w:rPr>
          <w:rFonts w:ascii="Cambria" w:hAnsi="Cambria"/>
          <w:noProof/>
        </w:rPr>
      </w:pPr>
      <w:bookmarkStart w:id="18" w:name="_ENREF_19"/>
      <w:r w:rsidRPr="00B967E9">
        <w:rPr>
          <w:rFonts w:ascii="Cambria" w:hAnsi="Cambria"/>
          <w:noProof/>
        </w:rPr>
        <w:t>[19]</w:t>
      </w:r>
      <w:r w:rsidRPr="00B967E9">
        <w:rPr>
          <w:rFonts w:ascii="Cambria" w:hAnsi="Cambria"/>
          <w:noProof/>
        </w:rPr>
        <w:tab/>
        <w:t>D. Olsen, "Detector," 0.8.5 ed. GitHub, 2011.</w:t>
      </w:r>
      <w:bookmarkEnd w:id="18"/>
    </w:p>
    <w:p w14:paraId="412D2458" w14:textId="77777777" w:rsidR="00B967E9" w:rsidRPr="00B967E9" w:rsidRDefault="00B967E9" w:rsidP="000E60ED">
      <w:pPr>
        <w:spacing w:line="276" w:lineRule="auto"/>
        <w:ind w:left="720" w:hanging="720"/>
        <w:rPr>
          <w:rFonts w:ascii="Cambria" w:hAnsi="Cambria"/>
          <w:noProof/>
        </w:rPr>
      </w:pPr>
      <w:bookmarkStart w:id="19" w:name="_ENREF_20"/>
      <w:r w:rsidRPr="00B967E9">
        <w:rPr>
          <w:rFonts w:ascii="Cambria" w:hAnsi="Cambria"/>
          <w:noProof/>
        </w:rPr>
        <w:t>[20]</w:t>
      </w:r>
      <w:r w:rsidRPr="00B967E9">
        <w:rPr>
          <w:rFonts w:ascii="Cambria" w:hAnsi="Cambria"/>
          <w:noProof/>
        </w:rPr>
        <w:tab/>
        <w:t xml:space="preserve">Mozilla. (2013). </w:t>
      </w:r>
      <w:r w:rsidRPr="00B967E9">
        <w:rPr>
          <w:rFonts w:ascii="Cambria" w:hAnsi="Cambria"/>
          <w:i/>
          <w:noProof/>
        </w:rPr>
        <w:t>window.navigator</w:t>
      </w:r>
      <w:r w:rsidRPr="00B967E9">
        <w:rPr>
          <w:rFonts w:ascii="Cambria" w:hAnsi="Cambria"/>
          <w:noProof/>
        </w:rPr>
        <w:t>. Available: https://developer.mozilla.org/en-US/docs/DOM/window.navigator</w:t>
      </w:r>
      <w:bookmarkEnd w:id="19"/>
    </w:p>
    <w:p w14:paraId="2A617DE0" w14:textId="77777777" w:rsidR="00B967E9" w:rsidRPr="00B967E9" w:rsidRDefault="00B967E9" w:rsidP="000E60ED">
      <w:pPr>
        <w:spacing w:line="276" w:lineRule="auto"/>
        <w:ind w:left="720" w:hanging="720"/>
        <w:rPr>
          <w:rFonts w:ascii="Cambria" w:hAnsi="Cambria"/>
          <w:noProof/>
        </w:rPr>
      </w:pPr>
      <w:bookmarkStart w:id="20" w:name="_ENREF_21"/>
      <w:r w:rsidRPr="00B967E9">
        <w:rPr>
          <w:rFonts w:ascii="Cambria" w:hAnsi="Cambria"/>
          <w:noProof/>
        </w:rPr>
        <w:t>[21]</w:t>
      </w:r>
      <w:r w:rsidRPr="00B967E9">
        <w:rPr>
          <w:rFonts w:ascii="Cambria" w:hAnsi="Cambria"/>
          <w:noProof/>
        </w:rPr>
        <w:tab/>
        <w:t xml:space="preserve">Mozilla. (2012). </w:t>
      </w:r>
      <w:r w:rsidRPr="00B967E9">
        <w:rPr>
          <w:rFonts w:ascii="Cambria" w:hAnsi="Cambria"/>
          <w:i/>
          <w:noProof/>
        </w:rPr>
        <w:t>window.navigator.appName</w:t>
      </w:r>
      <w:r w:rsidRPr="00B967E9">
        <w:rPr>
          <w:rFonts w:ascii="Cambria" w:hAnsi="Cambria"/>
          <w:noProof/>
        </w:rPr>
        <w:t>. Available: https://developer.mozilla.org/en-US/docs/DOM/window.navigator.appName</w:t>
      </w:r>
      <w:bookmarkEnd w:id="20"/>
    </w:p>
    <w:p w14:paraId="17A78713" w14:textId="7BD80C6C" w:rsidR="00B967E9" w:rsidRDefault="00B967E9" w:rsidP="000E60ED">
      <w:pPr>
        <w:spacing w:line="276" w:lineRule="auto"/>
        <w:rPr>
          <w:rFonts w:ascii="Cambria" w:hAnsi="Cambria"/>
          <w:noProof/>
        </w:rPr>
      </w:pPr>
    </w:p>
    <w:p w14:paraId="6EFDAE6B" w14:textId="20C09882" w:rsidR="00E81FE1" w:rsidRPr="00E81FE1" w:rsidRDefault="00E81FE1" w:rsidP="000E60ED">
      <w:pPr>
        <w:spacing w:line="276" w:lineRule="auto"/>
      </w:pPr>
      <w:r>
        <w:fldChar w:fldCharType="end"/>
      </w:r>
      <w:bookmarkStart w:id="21" w:name="_GoBack"/>
      <w:bookmarkEnd w:id="21"/>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record-ids&gt;&lt;/item&gt;&lt;/Libraries&gt;"/>
  </w:docVars>
  <w:rsids>
    <w:rsidRoot w:val="00994360"/>
    <w:rsid w:val="000012EC"/>
    <w:rsid w:val="000166D9"/>
    <w:rsid w:val="000243BA"/>
    <w:rsid w:val="0003044D"/>
    <w:rsid w:val="0003175C"/>
    <w:rsid w:val="00032ED5"/>
    <w:rsid w:val="00036D9C"/>
    <w:rsid w:val="000403B1"/>
    <w:rsid w:val="000416F8"/>
    <w:rsid w:val="0005787F"/>
    <w:rsid w:val="0007363C"/>
    <w:rsid w:val="00080685"/>
    <w:rsid w:val="00082BBB"/>
    <w:rsid w:val="00082D9B"/>
    <w:rsid w:val="00087108"/>
    <w:rsid w:val="0009114E"/>
    <w:rsid w:val="0009764C"/>
    <w:rsid w:val="000A227A"/>
    <w:rsid w:val="000A4F0D"/>
    <w:rsid w:val="000A5DCA"/>
    <w:rsid w:val="000B4DE8"/>
    <w:rsid w:val="000C719E"/>
    <w:rsid w:val="000D05AD"/>
    <w:rsid w:val="000D25DB"/>
    <w:rsid w:val="000D30AB"/>
    <w:rsid w:val="000D7072"/>
    <w:rsid w:val="000D7570"/>
    <w:rsid w:val="000D7D63"/>
    <w:rsid w:val="000E02EF"/>
    <w:rsid w:val="000E4659"/>
    <w:rsid w:val="000E60ED"/>
    <w:rsid w:val="000F0BDB"/>
    <w:rsid w:val="000F3256"/>
    <w:rsid w:val="0011475C"/>
    <w:rsid w:val="00116B79"/>
    <w:rsid w:val="001220F9"/>
    <w:rsid w:val="001261FE"/>
    <w:rsid w:val="00127A8E"/>
    <w:rsid w:val="00132713"/>
    <w:rsid w:val="00132D88"/>
    <w:rsid w:val="00134A1B"/>
    <w:rsid w:val="00134FC7"/>
    <w:rsid w:val="00137161"/>
    <w:rsid w:val="00142F98"/>
    <w:rsid w:val="00147237"/>
    <w:rsid w:val="001534CF"/>
    <w:rsid w:val="0015616A"/>
    <w:rsid w:val="00156A8B"/>
    <w:rsid w:val="00161DCC"/>
    <w:rsid w:val="00161E32"/>
    <w:rsid w:val="00165243"/>
    <w:rsid w:val="00170429"/>
    <w:rsid w:val="001725E1"/>
    <w:rsid w:val="001862AB"/>
    <w:rsid w:val="00186EA0"/>
    <w:rsid w:val="0018702F"/>
    <w:rsid w:val="00191965"/>
    <w:rsid w:val="00194D28"/>
    <w:rsid w:val="001A2165"/>
    <w:rsid w:val="001A5371"/>
    <w:rsid w:val="001B4C27"/>
    <w:rsid w:val="001B5210"/>
    <w:rsid w:val="001C0435"/>
    <w:rsid w:val="001C0F88"/>
    <w:rsid w:val="001C5400"/>
    <w:rsid w:val="001C780F"/>
    <w:rsid w:val="001D046E"/>
    <w:rsid w:val="001D485B"/>
    <w:rsid w:val="001E3864"/>
    <w:rsid w:val="001E5545"/>
    <w:rsid w:val="001E6F3A"/>
    <w:rsid w:val="001F1845"/>
    <w:rsid w:val="001F5196"/>
    <w:rsid w:val="001F5BBD"/>
    <w:rsid w:val="001F7CEC"/>
    <w:rsid w:val="002142FE"/>
    <w:rsid w:val="002170D5"/>
    <w:rsid w:val="00220332"/>
    <w:rsid w:val="00221AED"/>
    <w:rsid w:val="00225FA4"/>
    <w:rsid w:val="002325AD"/>
    <w:rsid w:val="0028105B"/>
    <w:rsid w:val="00285AD3"/>
    <w:rsid w:val="002920BF"/>
    <w:rsid w:val="0029324E"/>
    <w:rsid w:val="0029367F"/>
    <w:rsid w:val="002A6F6D"/>
    <w:rsid w:val="002B2676"/>
    <w:rsid w:val="002B4CD7"/>
    <w:rsid w:val="002C0033"/>
    <w:rsid w:val="002C22CF"/>
    <w:rsid w:val="002C3FD0"/>
    <w:rsid w:val="002C4B54"/>
    <w:rsid w:val="002D253B"/>
    <w:rsid w:val="002E33E9"/>
    <w:rsid w:val="002E4219"/>
    <w:rsid w:val="002E5292"/>
    <w:rsid w:val="002E60D3"/>
    <w:rsid w:val="002E6AB4"/>
    <w:rsid w:val="002F23B9"/>
    <w:rsid w:val="002F27E6"/>
    <w:rsid w:val="002F3F24"/>
    <w:rsid w:val="003018E2"/>
    <w:rsid w:val="003064BA"/>
    <w:rsid w:val="00306567"/>
    <w:rsid w:val="00312145"/>
    <w:rsid w:val="003160D2"/>
    <w:rsid w:val="00317DDC"/>
    <w:rsid w:val="00320C7C"/>
    <w:rsid w:val="00327356"/>
    <w:rsid w:val="00332063"/>
    <w:rsid w:val="00334D93"/>
    <w:rsid w:val="003407F3"/>
    <w:rsid w:val="00356302"/>
    <w:rsid w:val="00392CA0"/>
    <w:rsid w:val="0039730C"/>
    <w:rsid w:val="003A4C10"/>
    <w:rsid w:val="003A525F"/>
    <w:rsid w:val="003B686E"/>
    <w:rsid w:val="003D2A04"/>
    <w:rsid w:val="003E1037"/>
    <w:rsid w:val="003E176A"/>
    <w:rsid w:val="003F3521"/>
    <w:rsid w:val="003F3641"/>
    <w:rsid w:val="003F4CB6"/>
    <w:rsid w:val="00402522"/>
    <w:rsid w:val="00402890"/>
    <w:rsid w:val="00426393"/>
    <w:rsid w:val="00426B6D"/>
    <w:rsid w:val="00430F1D"/>
    <w:rsid w:val="00434C98"/>
    <w:rsid w:val="00437B9A"/>
    <w:rsid w:val="004506A6"/>
    <w:rsid w:val="00450B26"/>
    <w:rsid w:val="00451B90"/>
    <w:rsid w:val="00464ADC"/>
    <w:rsid w:val="00465C17"/>
    <w:rsid w:val="00466748"/>
    <w:rsid w:val="004704AC"/>
    <w:rsid w:val="00487301"/>
    <w:rsid w:val="00487A84"/>
    <w:rsid w:val="00495634"/>
    <w:rsid w:val="004A08C2"/>
    <w:rsid w:val="004D6AA2"/>
    <w:rsid w:val="004E324F"/>
    <w:rsid w:val="004E55C8"/>
    <w:rsid w:val="004F35C2"/>
    <w:rsid w:val="004F4005"/>
    <w:rsid w:val="00501654"/>
    <w:rsid w:val="00502177"/>
    <w:rsid w:val="0050459E"/>
    <w:rsid w:val="005078D6"/>
    <w:rsid w:val="005078E9"/>
    <w:rsid w:val="0051387C"/>
    <w:rsid w:val="00516267"/>
    <w:rsid w:val="00526210"/>
    <w:rsid w:val="0054135A"/>
    <w:rsid w:val="005450B8"/>
    <w:rsid w:val="005513A5"/>
    <w:rsid w:val="005610AB"/>
    <w:rsid w:val="005615D0"/>
    <w:rsid w:val="0056173A"/>
    <w:rsid w:val="005641E9"/>
    <w:rsid w:val="00575DCC"/>
    <w:rsid w:val="00580564"/>
    <w:rsid w:val="00581204"/>
    <w:rsid w:val="00581D91"/>
    <w:rsid w:val="00581E76"/>
    <w:rsid w:val="0058688F"/>
    <w:rsid w:val="00586F33"/>
    <w:rsid w:val="005870FB"/>
    <w:rsid w:val="00595EFA"/>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10F77"/>
    <w:rsid w:val="00622050"/>
    <w:rsid w:val="0063054B"/>
    <w:rsid w:val="00630E59"/>
    <w:rsid w:val="00631F8D"/>
    <w:rsid w:val="00642834"/>
    <w:rsid w:val="00646BDB"/>
    <w:rsid w:val="00650571"/>
    <w:rsid w:val="006512AC"/>
    <w:rsid w:val="00662C9A"/>
    <w:rsid w:val="006647B8"/>
    <w:rsid w:val="006648D6"/>
    <w:rsid w:val="00670EA8"/>
    <w:rsid w:val="00684AD7"/>
    <w:rsid w:val="00695AAE"/>
    <w:rsid w:val="00697852"/>
    <w:rsid w:val="006A4E8B"/>
    <w:rsid w:val="006B19FA"/>
    <w:rsid w:val="006B5699"/>
    <w:rsid w:val="006C1966"/>
    <w:rsid w:val="006C2341"/>
    <w:rsid w:val="006C387A"/>
    <w:rsid w:val="006C59A4"/>
    <w:rsid w:val="006C6808"/>
    <w:rsid w:val="006D0323"/>
    <w:rsid w:val="006D404E"/>
    <w:rsid w:val="006D5540"/>
    <w:rsid w:val="006D7C1B"/>
    <w:rsid w:val="006E6609"/>
    <w:rsid w:val="006F2747"/>
    <w:rsid w:val="006F60C9"/>
    <w:rsid w:val="00701BA0"/>
    <w:rsid w:val="00702F59"/>
    <w:rsid w:val="007116C5"/>
    <w:rsid w:val="007121CF"/>
    <w:rsid w:val="007219C7"/>
    <w:rsid w:val="00737570"/>
    <w:rsid w:val="007379A1"/>
    <w:rsid w:val="0074396A"/>
    <w:rsid w:val="0074408B"/>
    <w:rsid w:val="0075341A"/>
    <w:rsid w:val="00756B70"/>
    <w:rsid w:val="00764FBE"/>
    <w:rsid w:val="007815BE"/>
    <w:rsid w:val="00781CC9"/>
    <w:rsid w:val="00784750"/>
    <w:rsid w:val="00784E8E"/>
    <w:rsid w:val="0079577B"/>
    <w:rsid w:val="007A1332"/>
    <w:rsid w:val="007A3359"/>
    <w:rsid w:val="007C0A98"/>
    <w:rsid w:val="007C1382"/>
    <w:rsid w:val="007D0727"/>
    <w:rsid w:val="007D1B20"/>
    <w:rsid w:val="007E4F3D"/>
    <w:rsid w:val="008113D3"/>
    <w:rsid w:val="00811A2D"/>
    <w:rsid w:val="00815820"/>
    <w:rsid w:val="00816EEF"/>
    <w:rsid w:val="00817BB3"/>
    <w:rsid w:val="00823EB7"/>
    <w:rsid w:val="00824108"/>
    <w:rsid w:val="00827AEC"/>
    <w:rsid w:val="00830C37"/>
    <w:rsid w:val="00834EB3"/>
    <w:rsid w:val="00841367"/>
    <w:rsid w:val="00844827"/>
    <w:rsid w:val="008474C0"/>
    <w:rsid w:val="00851A6A"/>
    <w:rsid w:val="008531D9"/>
    <w:rsid w:val="00866F0E"/>
    <w:rsid w:val="00870529"/>
    <w:rsid w:val="0087227F"/>
    <w:rsid w:val="00872DF9"/>
    <w:rsid w:val="0087383D"/>
    <w:rsid w:val="00882489"/>
    <w:rsid w:val="00891CB6"/>
    <w:rsid w:val="008A2FAC"/>
    <w:rsid w:val="008A5F50"/>
    <w:rsid w:val="008A6859"/>
    <w:rsid w:val="008B480A"/>
    <w:rsid w:val="008C0451"/>
    <w:rsid w:val="008C2487"/>
    <w:rsid w:val="008C3384"/>
    <w:rsid w:val="008C3BF4"/>
    <w:rsid w:val="008D6602"/>
    <w:rsid w:val="008D7FB5"/>
    <w:rsid w:val="008E4466"/>
    <w:rsid w:val="008F32BE"/>
    <w:rsid w:val="00900A67"/>
    <w:rsid w:val="00910CB6"/>
    <w:rsid w:val="00912860"/>
    <w:rsid w:val="00921D4C"/>
    <w:rsid w:val="00923140"/>
    <w:rsid w:val="0092796E"/>
    <w:rsid w:val="00927E0A"/>
    <w:rsid w:val="0093380F"/>
    <w:rsid w:val="00943092"/>
    <w:rsid w:val="009536CE"/>
    <w:rsid w:val="009646D7"/>
    <w:rsid w:val="009676B4"/>
    <w:rsid w:val="00970470"/>
    <w:rsid w:val="0097066B"/>
    <w:rsid w:val="00980FAA"/>
    <w:rsid w:val="009824EE"/>
    <w:rsid w:val="009904A6"/>
    <w:rsid w:val="00994360"/>
    <w:rsid w:val="0099679B"/>
    <w:rsid w:val="00997E9E"/>
    <w:rsid w:val="00997F47"/>
    <w:rsid w:val="009A6F1C"/>
    <w:rsid w:val="009B010E"/>
    <w:rsid w:val="009B1411"/>
    <w:rsid w:val="009C7C02"/>
    <w:rsid w:val="009D2B81"/>
    <w:rsid w:val="009D443B"/>
    <w:rsid w:val="009D674D"/>
    <w:rsid w:val="009D720D"/>
    <w:rsid w:val="009E0EC8"/>
    <w:rsid w:val="009E5D9B"/>
    <w:rsid w:val="009F125F"/>
    <w:rsid w:val="009F1FC7"/>
    <w:rsid w:val="00A00E43"/>
    <w:rsid w:val="00A020F2"/>
    <w:rsid w:val="00A07B47"/>
    <w:rsid w:val="00A12AD0"/>
    <w:rsid w:val="00A139A8"/>
    <w:rsid w:val="00A2076C"/>
    <w:rsid w:val="00A21B75"/>
    <w:rsid w:val="00A22D90"/>
    <w:rsid w:val="00A23650"/>
    <w:rsid w:val="00A275B0"/>
    <w:rsid w:val="00A3085B"/>
    <w:rsid w:val="00A34837"/>
    <w:rsid w:val="00A37DEB"/>
    <w:rsid w:val="00A438B3"/>
    <w:rsid w:val="00A43DDE"/>
    <w:rsid w:val="00A473E1"/>
    <w:rsid w:val="00A47958"/>
    <w:rsid w:val="00A52935"/>
    <w:rsid w:val="00A63D45"/>
    <w:rsid w:val="00A678A3"/>
    <w:rsid w:val="00A72DB1"/>
    <w:rsid w:val="00A81461"/>
    <w:rsid w:val="00A8284F"/>
    <w:rsid w:val="00A82B46"/>
    <w:rsid w:val="00A85B56"/>
    <w:rsid w:val="00A87450"/>
    <w:rsid w:val="00A90281"/>
    <w:rsid w:val="00A9176F"/>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7A27"/>
    <w:rsid w:val="00AE2004"/>
    <w:rsid w:val="00AE47D0"/>
    <w:rsid w:val="00AE6A84"/>
    <w:rsid w:val="00AF1001"/>
    <w:rsid w:val="00AF1DE2"/>
    <w:rsid w:val="00B03C04"/>
    <w:rsid w:val="00B210A5"/>
    <w:rsid w:val="00B242D0"/>
    <w:rsid w:val="00B25B13"/>
    <w:rsid w:val="00B27AFC"/>
    <w:rsid w:val="00B31AC9"/>
    <w:rsid w:val="00B31FAE"/>
    <w:rsid w:val="00B3321F"/>
    <w:rsid w:val="00B37BFA"/>
    <w:rsid w:val="00B40DC5"/>
    <w:rsid w:val="00B43996"/>
    <w:rsid w:val="00B45D5B"/>
    <w:rsid w:val="00B72F6B"/>
    <w:rsid w:val="00B760CA"/>
    <w:rsid w:val="00B80663"/>
    <w:rsid w:val="00B815E8"/>
    <w:rsid w:val="00B873C5"/>
    <w:rsid w:val="00B967E9"/>
    <w:rsid w:val="00BA0F94"/>
    <w:rsid w:val="00BB174D"/>
    <w:rsid w:val="00BB5B01"/>
    <w:rsid w:val="00BB61AF"/>
    <w:rsid w:val="00BC2B8A"/>
    <w:rsid w:val="00BC34CD"/>
    <w:rsid w:val="00BC385F"/>
    <w:rsid w:val="00BC626A"/>
    <w:rsid w:val="00BE4ADB"/>
    <w:rsid w:val="00BE5D9E"/>
    <w:rsid w:val="00BE7451"/>
    <w:rsid w:val="00C008FB"/>
    <w:rsid w:val="00C071AD"/>
    <w:rsid w:val="00C07704"/>
    <w:rsid w:val="00C12F02"/>
    <w:rsid w:val="00C159E2"/>
    <w:rsid w:val="00C16A15"/>
    <w:rsid w:val="00C17413"/>
    <w:rsid w:val="00C26AF2"/>
    <w:rsid w:val="00C3069D"/>
    <w:rsid w:val="00C37CED"/>
    <w:rsid w:val="00C44C78"/>
    <w:rsid w:val="00C55FD1"/>
    <w:rsid w:val="00C63D50"/>
    <w:rsid w:val="00C64D43"/>
    <w:rsid w:val="00C667F4"/>
    <w:rsid w:val="00C82FE5"/>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F2521"/>
    <w:rsid w:val="00CF4555"/>
    <w:rsid w:val="00CF731B"/>
    <w:rsid w:val="00D06231"/>
    <w:rsid w:val="00D1162A"/>
    <w:rsid w:val="00D11ECF"/>
    <w:rsid w:val="00D176A1"/>
    <w:rsid w:val="00D222F9"/>
    <w:rsid w:val="00D31EBB"/>
    <w:rsid w:val="00D43D9A"/>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4919"/>
    <w:rsid w:val="00DD7925"/>
    <w:rsid w:val="00DE4842"/>
    <w:rsid w:val="00DE7CE8"/>
    <w:rsid w:val="00DF5364"/>
    <w:rsid w:val="00E0640E"/>
    <w:rsid w:val="00E12439"/>
    <w:rsid w:val="00E12B89"/>
    <w:rsid w:val="00E354E7"/>
    <w:rsid w:val="00E4046D"/>
    <w:rsid w:val="00E4237E"/>
    <w:rsid w:val="00E460AB"/>
    <w:rsid w:val="00E501B5"/>
    <w:rsid w:val="00E541E3"/>
    <w:rsid w:val="00E72259"/>
    <w:rsid w:val="00E77033"/>
    <w:rsid w:val="00E81FE1"/>
    <w:rsid w:val="00E843D9"/>
    <w:rsid w:val="00EA0FB2"/>
    <w:rsid w:val="00EA118E"/>
    <w:rsid w:val="00EA453D"/>
    <w:rsid w:val="00EA5758"/>
    <w:rsid w:val="00EC2D9E"/>
    <w:rsid w:val="00ED69CB"/>
    <w:rsid w:val="00EE105A"/>
    <w:rsid w:val="00EF438F"/>
    <w:rsid w:val="00EF5961"/>
    <w:rsid w:val="00EF5F2D"/>
    <w:rsid w:val="00EF65D8"/>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95B37"/>
    <w:rsid w:val="00FA48D1"/>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9AC159-B4A8-9C44-B127-099130BBF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5</Pages>
  <Words>8148</Words>
  <Characters>46449</Characters>
  <Application>Microsoft Macintosh Word</Application>
  <DocSecurity>0</DocSecurity>
  <Lines>387</Lines>
  <Paragraphs>108</Paragraphs>
  <ScaleCrop>false</ScaleCrop>
  <Company/>
  <LinksUpToDate>false</LinksUpToDate>
  <CharactersWithSpaces>54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473</cp:revision>
  <dcterms:created xsi:type="dcterms:W3CDTF">2013-03-29T15:04:00Z</dcterms:created>
  <dcterms:modified xsi:type="dcterms:W3CDTF">2013-04-16T17:10:00Z</dcterms:modified>
</cp:coreProperties>
</file>